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00677C79" w14:textId="46BD98B5" w:rsidR="00C81314" w:rsidRPr="007D7847" w:rsidRDefault="00C81314" w:rsidP="002F2C69">
      <w:pPr>
        <w:pStyle w:val="Default"/>
        <w:jc w:val="center"/>
      </w:pPr>
      <w:r w:rsidRPr="007D7847">
        <w:t xml:space="preserve">Partial Fulfillment of the Requirements </w:t>
      </w:r>
      <w:bookmarkStart w:id="1" w:name="_GoBack"/>
      <w:bookmarkEnd w:id="1"/>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05AE7EBE" w14:textId="77777777" w:rsidR="002F2C69" w:rsidRDefault="00C81314" w:rsidP="00C81314">
      <w:pPr>
        <w:pStyle w:val="Default"/>
        <w:jc w:val="center"/>
        <w:rPr>
          <w:b/>
          <w:bCs/>
        </w:rPr>
      </w:pPr>
      <w:r w:rsidRPr="007D7847">
        <w:rPr>
          <w:b/>
          <w:bCs/>
        </w:rPr>
        <w:t>Bachelor of Science in Agricultural Resource</w:t>
      </w:r>
    </w:p>
    <w:p w14:paraId="45C964D7" w14:textId="22AD7EC0" w:rsidR="00C81314" w:rsidRDefault="00C81314" w:rsidP="00C81314">
      <w:pPr>
        <w:pStyle w:val="Default"/>
        <w:jc w:val="center"/>
        <w:rPr>
          <w:b/>
          <w:bCs/>
        </w:rPr>
      </w:pPr>
      <w:r w:rsidRPr="007D7847">
        <w:rPr>
          <w:b/>
          <w:bCs/>
        </w:rPr>
        <w:t xml:space="preserve"> Management and Technology</w:t>
      </w:r>
    </w:p>
    <w:p w14:paraId="5BCB1BD1" w14:textId="77777777" w:rsidR="002F2C69" w:rsidRDefault="002F2C69" w:rsidP="00C81314">
      <w:pPr>
        <w:pStyle w:val="Default"/>
        <w:jc w:val="center"/>
        <w:rPr>
          <w:b/>
          <w:bCs/>
        </w:rPr>
      </w:pPr>
    </w:p>
    <w:p w14:paraId="74E458A0" w14:textId="0CF63139" w:rsidR="002F2C69" w:rsidRPr="007D7847" w:rsidRDefault="002F2C69" w:rsidP="002F2C69">
      <w:pPr>
        <w:pStyle w:val="Default"/>
        <w:jc w:val="center"/>
        <w:rPr>
          <w:b/>
          <w:bCs/>
        </w:rPr>
      </w:pPr>
      <w:r>
        <w:rPr>
          <w:b/>
          <w:bCs/>
        </w:rPr>
        <w:t xml:space="preserve">Specialized in </w:t>
      </w:r>
    </w:p>
    <w:p w14:paraId="5A2E7022" w14:textId="1240E3E4" w:rsidR="00C81314" w:rsidRDefault="00C81314" w:rsidP="002F2C69">
      <w:pPr>
        <w:pStyle w:val="Default"/>
        <w:jc w:val="center"/>
        <w:rPr>
          <w:b/>
          <w:bCs/>
        </w:rPr>
      </w:pPr>
    </w:p>
    <w:p w14:paraId="2C67BC3F" w14:textId="77777777" w:rsidR="002F2C69" w:rsidRPr="007D7847" w:rsidRDefault="002F2C69" w:rsidP="002F2C69">
      <w:pPr>
        <w:pStyle w:val="Default"/>
        <w:jc w:val="center"/>
        <w:rPr>
          <w:b/>
        </w:rPr>
      </w:pPr>
      <w:r w:rsidRPr="007D7847">
        <w:rPr>
          <w:b/>
        </w:rPr>
        <w:t>Crop Science</w:t>
      </w:r>
    </w:p>
    <w:p w14:paraId="5E736364" w14:textId="4B44E08F" w:rsidR="002F2C69" w:rsidRPr="007D7847" w:rsidRDefault="002F2C69" w:rsidP="002F2C69">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15AB6DFA" w14:textId="51084AFC" w:rsidR="003A5CC3" w:rsidRDefault="003A5CC3" w:rsidP="002F2C69">
      <w:pPr>
        <w:pStyle w:val="Default"/>
        <w:jc w:val="center"/>
      </w:pPr>
      <w:r w:rsidRPr="007D7847">
        <w:t>2018</w:t>
      </w:r>
    </w:p>
    <w:p w14:paraId="0FABF9B5" w14:textId="2A66B0C0" w:rsidR="003A5CC3" w:rsidRPr="008914E7" w:rsidRDefault="003A5CC3" w:rsidP="002F2C69">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Arunakumara</w:t>
            </w:r>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77777777"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1649024" behindDoc="0" locked="0" layoutInCell="1" allowOverlap="1" wp14:anchorId="119E17D9" wp14:editId="68D17A75">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FF22F6" w:rsidRPr="002F356D" w:rsidRDefault="00FF22F6"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1649024;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FF22F6" w:rsidRPr="002F356D" w:rsidRDefault="00FF22F6" w:rsidP="002F356D">
                        <w:pPr>
                          <w:spacing w:line="600" w:lineRule="auto"/>
                          <w:jc w:val="center"/>
                          <w:rPr>
                            <w:rFonts w:ascii="Times New Roman" w:hAnsi="Times New Roman" w:cs="Times New Roman"/>
                            <w:b/>
                            <w:sz w:val="56"/>
                            <w:szCs w:val="56"/>
                          </w:rPr>
                        </w:pPr>
                        <w:bookmarkStart w:id="3" w:name="_Hlk535784851"/>
                        <w:bookmarkEnd w:id="3"/>
                        <w:r w:rsidRPr="002F356D">
                          <w:rPr>
                            <w:rFonts w:ascii="Times New Roman" w:hAnsi="Times New Roman" w:cs="Times New Roman"/>
                            <w:b/>
                            <w:sz w:val="56"/>
                            <w:szCs w:val="56"/>
                          </w:rPr>
                          <w:t xml:space="preserve">Affectionately Dedicated to </w:t>
                        </w:r>
                      </w:p>
                      <w:p w14:paraId="3FE9E245" w14:textId="5238BE42"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F22F6" w:rsidRPr="002F356D" w:rsidRDefault="00FF22F6"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300160C3" w14:textId="7674E945" w:rsidR="00C81314" w:rsidRDefault="00C81314">
      <w:pPr>
        <w:rPr>
          <w:rFonts w:ascii="Times New Roman" w:eastAsiaTheme="majorEastAsia" w:hAnsi="Times New Roman" w:cs="Times New Roman"/>
          <w:b/>
          <w:sz w:val="24"/>
          <w:szCs w:val="24"/>
        </w:rPr>
      </w:pP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BD0544">
          <w:pgSz w:w="11906" w:h="16838" w:code="9"/>
          <w:pgMar w:top="1134" w:right="1418" w:bottom="1134" w:left="1701" w:header="720" w:footer="720" w:gutter="0"/>
          <w:pgNumType w:fmt="lowerRoman" w:start="1"/>
          <w:cols w:space="720"/>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4" w:name="_Toc536028787"/>
      <w:r w:rsidRPr="00127195">
        <w:rPr>
          <w:rFonts w:ascii="Times New Roman" w:hAnsi="Times New Roman" w:cs="Times New Roman"/>
          <w:b/>
          <w:color w:val="auto"/>
          <w:sz w:val="24"/>
          <w:szCs w:val="24"/>
        </w:rPr>
        <w:t>ABSTRACT</w:t>
      </w:r>
      <w:bookmarkEnd w:id="4"/>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5" w:name="_Toc536028788"/>
      <w:r w:rsidRPr="00170F50">
        <w:rPr>
          <w:rFonts w:ascii="Times New Roman" w:hAnsi="Times New Roman" w:cs="Times New Roman"/>
          <w:b/>
          <w:color w:val="auto"/>
          <w:sz w:val="24"/>
          <w:szCs w:val="24"/>
        </w:rPr>
        <w:lastRenderedPageBreak/>
        <w:t>ACKNOWLEDGMENT</w:t>
      </w:r>
      <w:bookmarkEnd w:id="5"/>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02BE6DA0"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6" w:name="_Toc536028789"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F459AF" w:rsidRDefault="00272FDA" w:rsidP="00F459AF">
          <w:pPr>
            <w:pStyle w:val="TOCHeading"/>
            <w:spacing w:line="480" w:lineRule="auto"/>
            <w:jc w:val="center"/>
            <w:outlineLvl w:val="0"/>
            <w:rPr>
              <w:rFonts w:ascii="Times New Roman" w:hAnsi="Times New Roman" w:cs="Times New Roman"/>
              <w:b/>
              <w:color w:val="000000" w:themeColor="text1"/>
              <w:sz w:val="24"/>
              <w:szCs w:val="24"/>
            </w:rPr>
          </w:pPr>
          <w:r w:rsidRPr="00F459AF">
            <w:rPr>
              <w:rFonts w:ascii="Times New Roman" w:hAnsi="Times New Roman" w:cs="Times New Roman"/>
              <w:b/>
              <w:color w:val="000000" w:themeColor="text1"/>
              <w:sz w:val="24"/>
              <w:szCs w:val="24"/>
            </w:rPr>
            <w:t>TABLE OF CONTENTS</w:t>
          </w:r>
          <w:bookmarkEnd w:id="6"/>
        </w:p>
        <w:p w14:paraId="78593F68" w14:textId="07AE8905" w:rsidR="00F459AF" w:rsidRPr="00F459AF" w:rsidRDefault="00603DC7" w:rsidP="00F459AF">
          <w:pPr>
            <w:pStyle w:val="TOC1"/>
            <w:tabs>
              <w:tab w:val="right" w:leader="dot" w:pos="8777"/>
            </w:tabs>
            <w:spacing w:line="480" w:lineRule="auto"/>
            <w:rPr>
              <w:rFonts w:ascii="Times New Roman" w:eastAsiaTheme="minorEastAsia" w:hAnsi="Times New Roman" w:cs="Times New Roman"/>
              <w:noProof/>
              <w:sz w:val="24"/>
              <w:szCs w:val="24"/>
            </w:rPr>
          </w:pPr>
          <w:r w:rsidRPr="00F459AF">
            <w:rPr>
              <w:rFonts w:ascii="Times New Roman" w:hAnsi="Times New Roman" w:cs="Times New Roman"/>
              <w:b/>
              <w:bCs/>
              <w:noProof/>
              <w:sz w:val="24"/>
              <w:szCs w:val="24"/>
            </w:rPr>
            <w:fldChar w:fldCharType="begin"/>
          </w:r>
          <w:r w:rsidRPr="00F459AF">
            <w:rPr>
              <w:rFonts w:ascii="Times New Roman" w:hAnsi="Times New Roman" w:cs="Times New Roman"/>
              <w:b/>
              <w:bCs/>
              <w:noProof/>
              <w:sz w:val="24"/>
              <w:szCs w:val="24"/>
            </w:rPr>
            <w:instrText xml:space="preserve"> TOC \o "1-6" \h \z \u </w:instrText>
          </w:r>
          <w:r w:rsidRPr="00F459AF">
            <w:rPr>
              <w:rFonts w:ascii="Times New Roman" w:hAnsi="Times New Roman" w:cs="Times New Roman"/>
              <w:b/>
              <w:bCs/>
              <w:noProof/>
              <w:sz w:val="24"/>
              <w:szCs w:val="24"/>
            </w:rPr>
            <w:fldChar w:fldCharType="separate"/>
          </w:r>
          <w:hyperlink w:anchor="_Toc536028787" w:history="1">
            <w:r w:rsidR="00F459AF" w:rsidRPr="00F459AF">
              <w:rPr>
                <w:rStyle w:val="Hyperlink"/>
                <w:rFonts w:ascii="Times New Roman" w:hAnsi="Times New Roman" w:cs="Times New Roman"/>
                <w:b/>
                <w:noProof/>
                <w:sz w:val="24"/>
                <w:szCs w:val="24"/>
              </w:rPr>
              <w:t>ABSTRAC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w:t>
            </w:r>
            <w:r w:rsidR="00F459AF" w:rsidRPr="00F459AF">
              <w:rPr>
                <w:rFonts w:ascii="Times New Roman" w:hAnsi="Times New Roman" w:cs="Times New Roman"/>
                <w:noProof/>
                <w:webHidden/>
                <w:sz w:val="24"/>
                <w:szCs w:val="24"/>
              </w:rPr>
              <w:fldChar w:fldCharType="end"/>
            </w:r>
          </w:hyperlink>
        </w:p>
        <w:p w14:paraId="12E25EB0" w14:textId="08A2F942"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8" w:history="1">
            <w:r w:rsidR="00F459AF" w:rsidRPr="00F459AF">
              <w:rPr>
                <w:rStyle w:val="Hyperlink"/>
                <w:rFonts w:ascii="Times New Roman" w:hAnsi="Times New Roman" w:cs="Times New Roman"/>
                <w:b/>
                <w:noProof/>
                <w:sz w:val="24"/>
                <w:szCs w:val="24"/>
              </w:rPr>
              <w:t>ACKNOWLEDG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i</w:t>
            </w:r>
            <w:r w:rsidR="00F459AF" w:rsidRPr="00F459AF">
              <w:rPr>
                <w:rFonts w:ascii="Times New Roman" w:hAnsi="Times New Roman" w:cs="Times New Roman"/>
                <w:noProof/>
                <w:webHidden/>
                <w:sz w:val="24"/>
                <w:szCs w:val="24"/>
              </w:rPr>
              <w:fldChar w:fldCharType="end"/>
            </w:r>
          </w:hyperlink>
        </w:p>
        <w:p w14:paraId="11573A9E" w14:textId="30534F9D"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9" w:history="1">
            <w:r w:rsidR="00F459AF" w:rsidRPr="00F459AF">
              <w:rPr>
                <w:rStyle w:val="Hyperlink"/>
                <w:rFonts w:ascii="Times New Roman" w:hAnsi="Times New Roman" w:cs="Times New Roman"/>
                <w:b/>
                <w:noProof/>
                <w:sz w:val="24"/>
                <w:szCs w:val="24"/>
              </w:rPr>
              <w:t>TABLE OF CONTENT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ii</w:t>
            </w:r>
            <w:r w:rsidR="00F459AF" w:rsidRPr="00F459AF">
              <w:rPr>
                <w:rFonts w:ascii="Times New Roman" w:hAnsi="Times New Roman" w:cs="Times New Roman"/>
                <w:noProof/>
                <w:webHidden/>
                <w:sz w:val="24"/>
                <w:szCs w:val="24"/>
              </w:rPr>
              <w:fldChar w:fldCharType="end"/>
            </w:r>
          </w:hyperlink>
        </w:p>
        <w:p w14:paraId="5A70671C" w14:textId="3D05FC3A"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0" w:history="1">
            <w:r w:rsidR="00F459AF" w:rsidRPr="00F459AF">
              <w:rPr>
                <w:rStyle w:val="Hyperlink"/>
                <w:rFonts w:ascii="Times New Roman" w:hAnsi="Times New Roman" w:cs="Times New Roman"/>
                <w:b/>
                <w:noProof/>
                <w:sz w:val="24"/>
                <w:szCs w:val="24"/>
              </w:rPr>
              <w:t>LIST OF FIGUR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vii</w:t>
            </w:r>
            <w:r w:rsidR="00F459AF" w:rsidRPr="00F459AF">
              <w:rPr>
                <w:rFonts w:ascii="Times New Roman" w:hAnsi="Times New Roman" w:cs="Times New Roman"/>
                <w:noProof/>
                <w:webHidden/>
                <w:sz w:val="24"/>
                <w:szCs w:val="24"/>
              </w:rPr>
              <w:fldChar w:fldCharType="end"/>
            </w:r>
          </w:hyperlink>
        </w:p>
        <w:p w14:paraId="2530815A" w14:textId="7B55104C"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1" w:history="1">
            <w:r w:rsidR="00F459AF" w:rsidRPr="00F459AF">
              <w:rPr>
                <w:rStyle w:val="Hyperlink"/>
                <w:rFonts w:ascii="Times New Roman" w:hAnsi="Times New Roman" w:cs="Times New Roman"/>
                <w:b/>
                <w:noProof/>
                <w:sz w:val="24"/>
                <w:szCs w:val="24"/>
              </w:rPr>
              <w:t>LIST OF PLAT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viii</w:t>
            </w:r>
            <w:r w:rsidR="00F459AF" w:rsidRPr="00F459AF">
              <w:rPr>
                <w:rFonts w:ascii="Times New Roman" w:hAnsi="Times New Roman" w:cs="Times New Roman"/>
                <w:noProof/>
                <w:webHidden/>
                <w:sz w:val="24"/>
                <w:szCs w:val="24"/>
              </w:rPr>
              <w:fldChar w:fldCharType="end"/>
            </w:r>
          </w:hyperlink>
        </w:p>
        <w:p w14:paraId="50DF2DEA" w14:textId="25C373C2"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2" w:history="1">
            <w:r w:rsidR="00F459AF" w:rsidRPr="00F459AF">
              <w:rPr>
                <w:rStyle w:val="Hyperlink"/>
                <w:rFonts w:ascii="Times New Roman" w:hAnsi="Times New Roman" w:cs="Times New Roman"/>
                <w:b/>
                <w:noProof/>
                <w:sz w:val="24"/>
                <w:szCs w:val="24"/>
              </w:rPr>
              <w:t>LIST OF TABL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x</w:t>
            </w:r>
            <w:r w:rsidR="00F459AF" w:rsidRPr="00F459AF">
              <w:rPr>
                <w:rFonts w:ascii="Times New Roman" w:hAnsi="Times New Roman" w:cs="Times New Roman"/>
                <w:noProof/>
                <w:webHidden/>
                <w:sz w:val="24"/>
                <w:szCs w:val="24"/>
              </w:rPr>
              <w:fldChar w:fldCharType="end"/>
            </w:r>
          </w:hyperlink>
        </w:p>
        <w:p w14:paraId="1CF14A25" w14:textId="6E624281"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3" w:history="1">
            <w:r w:rsidR="00F459AF" w:rsidRPr="00F459AF">
              <w:rPr>
                <w:rStyle w:val="Hyperlink"/>
                <w:rFonts w:ascii="Times New Roman" w:hAnsi="Times New Roman" w:cs="Times New Roman"/>
                <w:b/>
                <w:noProof/>
                <w:sz w:val="24"/>
                <w:szCs w:val="24"/>
              </w:rPr>
              <w:t>ABBREVIATION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x</w:t>
            </w:r>
            <w:r w:rsidR="00F459AF" w:rsidRPr="00F459AF">
              <w:rPr>
                <w:rFonts w:ascii="Times New Roman" w:hAnsi="Times New Roman" w:cs="Times New Roman"/>
                <w:noProof/>
                <w:webHidden/>
                <w:sz w:val="24"/>
                <w:szCs w:val="24"/>
              </w:rPr>
              <w:fldChar w:fldCharType="end"/>
            </w:r>
          </w:hyperlink>
        </w:p>
        <w:p w14:paraId="6FB622A3" w14:textId="35ADF7F6"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4" w:history="1">
            <w:r w:rsidR="00F459AF" w:rsidRPr="00F459AF">
              <w:rPr>
                <w:rStyle w:val="Hyperlink"/>
                <w:rFonts w:ascii="Times New Roman" w:hAnsi="Times New Roman" w:cs="Times New Roman"/>
                <w:b/>
                <w:noProof/>
                <w:sz w:val="24"/>
                <w:szCs w:val="24"/>
              </w:rPr>
              <w:t>CHAPTER 01</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w:t>
            </w:r>
            <w:r w:rsidR="00F459AF" w:rsidRPr="00F459AF">
              <w:rPr>
                <w:rFonts w:ascii="Times New Roman" w:hAnsi="Times New Roman" w:cs="Times New Roman"/>
                <w:noProof/>
                <w:webHidden/>
                <w:sz w:val="24"/>
                <w:szCs w:val="24"/>
              </w:rPr>
              <w:fldChar w:fldCharType="end"/>
            </w:r>
          </w:hyperlink>
        </w:p>
        <w:p w14:paraId="395BC612" w14:textId="3AA7D3C8"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5" w:history="1">
            <w:r w:rsidR="00F459AF" w:rsidRPr="00F459AF">
              <w:rPr>
                <w:rStyle w:val="Hyperlink"/>
                <w:rFonts w:ascii="Times New Roman" w:hAnsi="Times New Roman" w:cs="Times New Roman"/>
                <w:b/>
                <w:noProof/>
                <w:sz w:val="24"/>
                <w:szCs w:val="24"/>
              </w:rPr>
              <w:t>INTRODUC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w:t>
            </w:r>
            <w:r w:rsidR="00F459AF" w:rsidRPr="00F459AF">
              <w:rPr>
                <w:rFonts w:ascii="Times New Roman" w:hAnsi="Times New Roman" w:cs="Times New Roman"/>
                <w:noProof/>
                <w:webHidden/>
                <w:sz w:val="24"/>
                <w:szCs w:val="24"/>
              </w:rPr>
              <w:fldChar w:fldCharType="end"/>
            </w:r>
          </w:hyperlink>
        </w:p>
        <w:p w14:paraId="10CA67F3" w14:textId="349423C3" w:rsidR="00F459AF" w:rsidRPr="00F459AF" w:rsidRDefault="006778C4" w:rsidP="00F459AF">
          <w:pPr>
            <w:pStyle w:val="TOC2"/>
            <w:tabs>
              <w:tab w:val="left" w:pos="880"/>
              <w:tab w:val="right" w:leader="dot" w:pos="8777"/>
            </w:tabs>
            <w:spacing w:line="480" w:lineRule="auto"/>
            <w:rPr>
              <w:rFonts w:ascii="Times New Roman" w:eastAsiaTheme="minorEastAsia" w:hAnsi="Times New Roman" w:cs="Times New Roman"/>
              <w:noProof/>
              <w:sz w:val="24"/>
              <w:szCs w:val="24"/>
            </w:rPr>
          </w:pPr>
          <w:hyperlink w:anchor="_Toc536028796" w:history="1">
            <w:r w:rsidR="00F459AF" w:rsidRPr="00F459AF">
              <w:rPr>
                <w:rStyle w:val="Hyperlink"/>
                <w:rFonts w:ascii="Times New Roman" w:hAnsi="Times New Roman" w:cs="Times New Roman"/>
                <w:b/>
                <w:noProof/>
                <w:sz w:val="24"/>
                <w:szCs w:val="24"/>
              </w:rPr>
              <w:t>1.1</w:t>
            </w:r>
            <w:r w:rsidR="00F459AF">
              <w:rPr>
                <w:rFonts w:ascii="Times New Roman" w:eastAsiaTheme="minorEastAsia" w:hAnsi="Times New Roman" w:cs="Times New Roman"/>
                <w:noProof/>
                <w:sz w:val="24"/>
                <w:szCs w:val="24"/>
              </w:rPr>
              <w:t xml:space="preserve"> </w:t>
            </w:r>
            <w:r w:rsidR="00F459AF" w:rsidRPr="00F459AF">
              <w:rPr>
                <w:rStyle w:val="Hyperlink"/>
                <w:rFonts w:ascii="Times New Roman" w:hAnsi="Times New Roman" w:cs="Times New Roman"/>
                <w:b/>
                <w:noProof/>
                <w:sz w:val="24"/>
                <w:szCs w:val="24"/>
              </w:rPr>
              <w:t>Objectiv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40028CB9" w14:textId="77C1123B" w:rsidR="00F459AF" w:rsidRPr="00F459AF" w:rsidRDefault="006778C4" w:rsidP="00F459AF">
          <w:pPr>
            <w:pStyle w:val="TOC3"/>
            <w:rPr>
              <w:rFonts w:ascii="Times New Roman" w:eastAsiaTheme="minorEastAsia" w:hAnsi="Times New Roman" w:cs="Times New Roman"/>
              <w:noProof/>
              <w:sz w:val="24"/>
              <w:szCs w:val="24"/>
            </w:rPr>
          </w:pPr>
          <w:hyperlink w:anchor="_Toc536028797" w:history="1">
            <w:r w:rsidR="00F459AF" w:rsidRPr="00F459AF">
              <w:rPr>
                <w:rStyle w:val="Hyperlink"/>
                <w:rFonts w:ascii="Times New Roman" w:hAnsi="Times New Roman" w:cs="Times New Roman"/>
                <w:b/>
                <w:noProof/>
                <w:sz w:val="24"/>
                <w:szCs w:val="24"/>
              </w:rPr>
              <w:t>1.1.1 General Objectiv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3CDD7EEE" w14:textId="2C055CD0" w:rsidR="00F459AF" w:rsidRPr="00F459AF" w:rsidRDefault="006778C4" w:rsidP="00F459AF">
          <w:pPr>
            <w:pStyle w:val="TOC3"/>
            <w:rPr>
              <w:rFonts w:ascii="Times New Roman" w:eastAsiaTheme="minorEastAsia" w:hAnsi="Times New Roman" w:cs="Times New Roman"/>
              <w:noProof/>
              <w:sz w:val="24"/>
              <w:szCs w:val="24"/>
            </w:rPr>
          </w:pPr>
          <w:hyperlink w:anchor="_Toc536028798" w:history="1">
            <w:r w:rsidR="00F459AF" w:rsidRPr="00F459AF">
              <w:rPr>
                <w:rStyle w:val="Hyperlink"/>
                <w:rFonts w:ascii="Times New Roman" w:hAnsi="Times New Roman" w:cs="Times New Roman"/>
                <w:b/>
                <w:noProof/>
                <w:sz w:val="24"/>
                <w:szCs w:val="24"/>
              </w:rPr>
              <w:t>1.1.2 Specific Objectiv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185B559E" w14:textId="28D7522C"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9" w:history="1">
            <w:r w:rsidR="00F459AF" w:rsidRPr="00F459AF">
              <w:rPr>
                <w:rStyle w:val="Hyperlink"/>
                <w:rFonts w:ascii="Times New Roman" w:hAnsi="Times New Roman" w:cs="Times New Roman"/>
                <w:b/>
                <w:noProof/>
                <w:sz w:val="24"/>
                <w:szCs w:val="24"/>
              </w:rPr>
              <w:t>CHAPTER 02</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02F04A1F" w14:textId="0A5F820B"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00" w:history="1">
            <w:r w:rsidR="00F459AF" w:rsidRPr="00F459AF">
              <w:rPr>
                <w:rStyle w:val="Hyperlink"/>
                <w:rFonts w:ascii="Times New Roman" w:hAnsi="Times New Roman" w:cs="Times New Roman"/>
                <w:b/>
                <w:noProof/>
                <w:sz w:val="24"/>
                <w:szCs w:val="24"/>
              </w:rPr>
              <w:t>LITERATURE REVIEW</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575831D2" w14:textId="37E9AA77"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1" w:history="1">
            <w:r w:rsidR="00F459AF" w:rsidRPr="00F459AF">
              <w:rPr>
                <w:rStyle w:val="Hyperlink"/>
                <w:rFonts w:ascii="Times New Roman" w:hAnsi="Times New Roman" w:cs="Times New Roman"/>
                <w:b/>
                <w:noProof/>
                <w:sz w:val="24"/>
                <w:szCs w:val="24"/>
              </w:rPr>
              <w:t>2.1 Rice pla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6D7C25B9" w14:textId="3FA0CE4F" w:rsidR="00F459AF" w:rsidRPr="00F459AF" w:rsidRDefault="006778C4" w:rsidP="00F459AF">
          <w:pPr>
            <w:pStyle w:val="TOC3"/>
            <w:rPr>
              <w:rFonts w:ascii="Times New Roman" w:eastAsiaTheme="minorEastAsia" w:hAnsi="Times New Roman" w:cs="Times New Roman"/>
              <w:noProof/>
              <w:sz w:val="24"/>
              <w:szCs w:val="24"/>
            </w:rPr>
          </w:pPr>
          <w:hyperlink w:anchor="_Toc536028802" w:history="1">
            <w:r w:rsidR="00F459AF" w:rsidRPr="00F459AF">
              <w:rPr>
                <w:rStyle w:val="Hyperlink"/>
                <w:rFonts w:ascii="Times New Roman" w:hAnsi="Times New Roman" w:cs="Times New Roman"/>
                <w:b/>
                <w:noProof/>
                <w:sz w:val="24"/>
                <w:szCs w:val="24"/>
              </w:rPr>
              <w:t>2.11 Botanical Classifi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4EC01248" w14:textId="7D7A0353"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3" w:history="1">
            <w:r w:rsidR="00F459AF" w:rsidRPr="00F459AF">
              <w:rPr>
                <w:rStyle w:val="Hyperlink"/>
                <w:rFonts w:ascii="Times New Roman" w:hAnsi="Times New Roman" w:cs="Times New Roman"/>
                <w:b/>
                <w:noProof/>
                <w:sz w:val="24"/>
                <w:szCs w:val="24"/>
              </w:rPr>
              <w:t>2.2 Paddy Cultivation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w:t>
            </w:r>
            <w:r w:rsidR="00F459AF" w:rsidRPr="00F459AF">
              <w:rPr>
                <w:rFonts w:ascii="Times New Roman" w:hAnsi="Times New Roman" w:cs="Times New Roman"/>
                <w:noProof/>
                <w:webHidden/>
                <w:sz w:val="24"/>
                <w:szCs w:val="24"/>
              </w:rPr>
              <w:fldChar w:fldCharType="end"/>
            </w:r>
          </w:hyperlink>
        </w:p>
        <w:p w14:paraId="398A3989" w14:textId="11A20CDF"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4" w:history="1">
            <w:r w:rsidR="00F459AF" w:rsidRPr="00F459AF">
              <w:rPr>
                <w:rStyle w:val="Hyperlink"/>
                <w:rFonts w:ascii="Times New Roman" w:hAnsi="Times New Roman" w:cs="Times New Roman"/>
                <w:b/>
                <w:noProof/>
                <w:sz w:val="24"/>
                <w:szCs w:val="24"/>
              </w:rPr>
              <w:t>2.3 Constrains to the Rice Cultivation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7</w:t>
            </w:r>
            <w:r w:rsidR="00F459AF" w:rsidRPr="00F459AF">
              <w:rPr>
                <w:rFonts w:ascii="Times New Roman" w:hAnsi="Times New Roman" w:cs="Times New Roman"/>
                <w:noProof/>
                <w:webHidden/>
                <w:sz w:val="24"/>
                <w:szCs w:val="24"/>
              </w:rPr>
              <w:fldChar w:fldCharType="end"/>
            </w:r>
          </w:hyperlink>
        </w:p>
        <w:p w14:paraId="06CE0D65" w14:textId="45A4D9F7"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5" w:history="1">
            <w:r w:rsidR="00F459AF" w:rsidRPr="00F459AF">
              <w:rPr>
                <w:rStyle w:val="Hyperlink"/>
                <w:rFonts w:ascii="Times New Roman" w:hAnsi="Times New Roman" w:cs="Times New Roman"/>
                <w:b/>
                <w:noProof/>
                <w:sz w:val="24"/>
                <w:szCs w:val="24"/>
              </w:rPr>
              <w:t>2.4 Direct Seeding of Ric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9</w:t>
            </w:r>
            <w:r w:rsidR="00F459AF" w:rsidRPr="00F459AF">
              <w:rPr>
                <w:rFonts w:ascii="Times New Roman" w:hAnsi="Times New Roman" w:cs="Times New Roman"/>
                <w:noProof/>
                <w:webHidden/>
                <w:sz w:val="24"/>
                <w:szCs w:val="24"/>
              </w:rPr>
              <w:fldChar w:fldCharType="end"/>
            </w:r>
          </w:hyperlink>
        </w:p>
        <w:p w14:paraId="29E4A041" w14:textId="2D9A323D" w:rsidR="00F459AF" w:rsidRDefault="006778C4" w:rsidP="00F459AF">
          <w:pPr>
            <w:pStyle w:val="TOC2"/>
            <w:tabs>
              <w:tab w:val="right" w:leader="dot" w:pos="8777"/>
            </w:tabs>
            <w:spacing w:line="480" w:lineRule="auto"/>
            <w:rPr>
              <w:rStyle w:val="Hyperlink"/>
              <w:rFonts w:ascii="Times New Roman" w:hAnsi="Times New Roman" w:cs="Times New Roman"/>
              <w:noProof/>
              <w:sz w:val="24"/>
              <w:szCs w:val="24"/>
            </w:rPr>
          </w:pPr>
          <w:hyperlink w:anchor="_Toc536028806" w:history="1">
            <w:r w:rsidR="00F459AF" w:rsidRPr="00F459AF">
              <w:rPr>
                <w:rStyle w:val="Hyperlink"/>
                <w:rFonts w:ascii="Times New Roman" w:hAnsi="Times New Roman" w:cs="Times New Roman"/>
                <w:b/>
                <w:noProof/>
                <w:sz w:val="24"/>
                <w:szCs w:val="24"/>
              </w:rPr>
              <w:t>2.5 Transplanting of Ric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2</w:t>
            </w:r>
            <w:r w:rsidR="00F459AF" w:rsidRPr="00F459AF">
              <w:rPr>
                <w:rFonts w:ascii="Times New Roman" w:hAnsi="Times New Roman" w:cs="Times New Roman"/>
                <w:noProof/>
                <w:webHidden/>
                <w:sz w:val="24"/>
                <w:szCs w:val="24"/>
              </w:rPr>
              <w:fldChar w:fldCharType="end"/>
            </w:r>
          </w:hyperlink>
        </w:p>
        <w:p w14:paraId="7D66F1DD" w14:textId="7159A005" w:rsidR="00F459AF" w:rsidRDefault="00F459AF" w:rsidP="00F459AF">
          <w:pPr>
            <w:rPr>
              <w:noProof/>
            </w:rPr>
          </w:pPr>
        </w:p>
        <w:p w14:paraId="165CE006" w14:textId="77777777" w:rsidR="00F459AF" w:rsidRPr="00F459AF" w:rsidRDefault="00F459AF" w:rsidP="00F459AF">
          <w:pPr>
            <w:rPr>
              <w:noProof/>
            </w:rPr>
          </w:pPr>
        </w:p>
        <w:p w14:paraId="42E498CF" w14:textId="24A028E1" w:rsidR="00F459AF" w:rsidRPr="00F459AF" w:rsidRDefault="006778C4" w:rsidP="00F459AF">
          <w:pPr>
            <w:pStyle w:val="TOC3"/>
            <w:rPr>
              <w:rFonts w:ascii="Times New Roman" w:eastAsiaTheme="minorEastAsia" w:hAnsi="Times New Roman" w:cs="Times New Roman"/>
              <w:noProof/>
              <w:sz w:val="24"/>
              <w:szCs w:val="24"/>
            </w:rPr>
          </w:pPr>
          <w:hyperlink w:anchor="_Toc536028807" w:history="1">
            <w:r w:rsidR="00F459AF" w:rsidRPr="00F459AF">
              <w:rPr>
                <w:rStyle w:val="Hyperlink"/>
                <w:rFonts w:ascii="Times New Roman" w:hAnsi="Times New Roman" w:cs="Times New Roman"/>
                <w:b/>
                <w:noProof/>
                <w:sz w:val="24"/>
                <w:szCs w:val="24"/>
              </w:rPr>
              <w:t>2.5.1 Wet Bed for Random Transplanting</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4</w:t>
            </w:r>
            <w:r w:rsidR="00F459AF" w:rsidRPr="00F459AF">
              <w:rPr>
                <w:rFonts w:ascii="Times New Roman" w:hAnsi="Times New Roman" w:cs="Times New Roman"/>
                <w:noProof/>
                <w:webHidden/>
                <w:sz w:val="24"/>
                <w:szCs w:val="24"/>
              </w:rPr>
              <w:fldChar w:fldCharType="end"/>
            </w:r>
          </w:hyperlink>
        </w:p>
        <w:p w14:paraId="56C703B5" w14:textId="373DA997" w:rsidR="00F459AF" w:rsidRPr="00F459AF" w:rsidRDefault="006778C4" w:rsidP="00F459AF">
          <w:pPr>
            <w:pStyle w:val="TOC3"/>
            <w:rPr>
              <w:rFonts w:ascii="Times New Roman" w:eastAsiaTheme="minorEastAsia" w:hAnsi="Times New Roman" w:cs="Times New Roman"/>
              <w:noProof/>
              <w:sz w:val="24"/>
              <w:szCs w:val="24"/>
            </w:rPr>
          </w:pPr>
          <w:hyperlink w:anchor="_Toc536028808" w:history="1">
            <w:r w:rsidR="00F459AF" w:rsidRPr="00F459AF">
              <w:rPr>
                <w:rStyle w:val="Hyperlink"/>
                <w:rFonts w:ascii="Times New Roman" w:hAnsi="Times New Roman" w:cs="Times New Roman"/>
                <w:b/>
                <w:noProof/>
                <w:sz w:val="24"/>
                <w:szCs w:val="24"/>
              </w:rPr>
              <w:t>2.5.2 Parachute Method</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5</w:t>
            </w:r>
            <w:r w:rsidR="00F459AF" w:rsidRPr="00F459AF">
              <w:rPr>
                <w:rFonts w:ascii="Times New Roman" w:hAnsi="Times New Roman" w:cs="Times New Roman"/>
                <w:noProof/>
                <w:webHidden/>
                <w:sz w:val="24"/>
                <w:szCs w:val="24"/>
              </w:rPr>
              <w:fldChar w:fldCharType="end"/>
            </w:r>
          </w:hyperlink>
        </w:p>
        <w:p w14:paraId="2BE60DAC" w14:textId="38219828" w:rsidR="00F459AF" w:rsidRPr="00F459AF" w:rsidRDefault="006778C4" w:rsidP="00F459AF">
          <w:pPr>
            <w:pStyle w:val="TOC3"/>
            <w:rPr>
              <w:rFonts w:ascii="Times New Roman" w:eastAsiaTheme="minorEastAsia" w:hAnsi="Times New Roman" w:cs="Times New Roman"/>
              <w:noProof/>
              <w:sz w:val="24"/>
              <w:szCs w:val="24"/>
            </w:rPr>
          </w:pPr>
          <w:hyperlink w:anchor="_Toc536028809" w:history="1">
            <w:r w:rsidR="00F459AF" w:rsidRPr="00F459AF">
              <w:rPr>
                <w:rStyle w:val="Hyperlink"/>
                <w:rFonts w:ascii="Times New Roman" w:hAnsi="Times New Roman" w:cs="Times New Roman"/>
                <w:b/>
                <w:noProof/>
                <w:sz w:val="24"/>
                <w:szCs w:val="24"/>
              </w:rPr>
              <w:t>2.5.3 Mechanical Transplanting</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7</w:t>
            </w:r>
            <w:r w:rsidR="00F459AF" w:rsidRPr="00F459AF">
              <w:rPr>
                <w:rFonts w:ascii="Times New Roman" w:hAnsi="Times New Roman" w:cs="Times New Roman"/>
                <w:noProof/>
                <w:webHidden/>
                <w:sz w:val="24"/>
                <w:szCs w:val="24"/>
              </w:rPr>
              <w:fldChar w:fldCharType="end"/>
            </w:r>
          </w:hyperlink>
        </w:p>
        <w:p w14:paraId="33A74DEF" w14:textId="00EFE87A"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0" w:history="1">
            <w:r w:rsidR="00F459AF" w:rsidRPr="00F459AF">
              <w:rPr>
                <w:rStyle w:val="Hyperlink"/>
                <w:rFonts w:ascii="Times New Roman" w:hAnsi="Times New Roman" w:cs="Times New Roman"/>
                <w:b/>
                <w:noProof/>
                <w:sz w:val="24"/>
                <w:szCs w:val="24"/>
              </w:rPr>
              <w:t>2.5.3.1 Transplan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9</w:t>
            </w:r>
            <w:r w:rsidR="00F459AF" w:rsidRPr="00F459AF">
              <w:rPr>
                <w:rFonts w:ascii="Times New Roman" w:hAnsi="Times New Roman" w:cs="Times New Roman"/>
                <w:noProof/>
                <w:webHidden/>
                <w:sz w:val="24"/>
                <w:szCs w:val="24"/>
              </w:rPr>
              <w:fldChar w:fldCharType="end"/>
            </w:r>
          </w:hyperlink>
        </w:p>
        <w:p w14:paraId="3465AA7C" w14:textId="02003307" w:rsidR="00F459AF" w:rsidRPr="00F459AF" w:rsidRDefault="006778C4" w:rsidP="00F459AF">
          <w:pPr>
            <w:pStyle w:val="TOC5"/>
            <w:tabs>
              <w:tab w:val="right" w:leader="dot" w:pos="8777"/>
            </w:tabs>
            <w:spacing w:line="480" w:lineRule="auto"/>
            <w:rPr>
              <w:rFonts w:ascii="Times New Roman" w:eastAsiaTheme="minorEastAsia" w:hAnsi="Times New Roman" w:cs="Times New Roman"/>
              <w:noProof/>
              <w:sz w:val="24"/>
              <w:szCs w:val="24"/>
            </w:rPr>
          </w:pPr>
          <w:hyperlink w:anchor="_Toc536028811" w:history="1">
            <w:r w:rsidR="00F459AF" w:rsidRPr="00F459AF">
              <w:rPr>
                <w:rStyle w:val="Hyperlink"/>
                <w:rFonts w:ascii="Times New Roman" w:hAnsi="Times New Roman" w:cs="Times New Roman"/>
                <w:b/>
                <w:noProof/>
                <w:sz w:val="24"/>
                <w:szCs w:val="24"/>
              </w:rPr>
              <w:t>2.5.3.1.1 Transplanters used in Asian Countri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9</w:t>
            </w:r>
            <w:r w:rsidR="00F459AF" w:rsidRPr="00F459AF">
              <w:rPr>
                <w:rFonts w:ascii="Times New Roman" w:hAnsi="Times New Roman" w:cs="Times New Roman"/>
                <w:noProof/>
                <w:webHidden/>
                <w:sz w:val="24"/>
                <w:szCs w:val="24"/>
              </w:rPr>
              <w:fldChar w:fldCharType="end"/>
            </w:r>
          </w:hyperlink>
        </w:p>
        <w:p w14:paraId="3B4A16A9" w14:textId="3D73F6E7"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2" w:history="1">
            <w:r w:rsidR="00F459AF" w:rsidRPr="00F459AF">
              <w:rPr>
                <w:rStyle w:val="Hyperlink"/>
                <w:rFonts w:ascii="Times New Roman" w:hAnsi="Times New Roman" w:cs="Times New Roman"/>
                <w:b/>
                <w:noProof/>
                <w:sz w:val="24"/>
                <w:szCs w:val="24"/>
              </w:rPr>
              <w:t>2.5.3.2 Problems with Mechanical Transplanting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1</w:t>
            </w:r>
            <w:r w:rsidR="00F459AF" w:rsidRPr="00F459AF">
              <w:rPr>
                <w:rFonts w:ascii="Times New Roman" w:hAnsi="Times New Roman" w:cs="Times New Roman"/>
                <w:noProof/>
                <w:webHidden/>
                <w:sz w:val="24"/>
                <w:szCs w:val="24"/>
              </w:rPr>
              <w:fldChar w:fldCharType="end"/>
            </w:r>
          </w:hyperlink>
        </w:p>
        <w:p w14:paraId="24543367" w14:textId="6C3556BC"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3" w:history="1">
            <w:r w:rsidR="00F459AF" w:rsidRPr="00F459AF">
              <w:rPr>
                <w:rStyle w:val="Hyperlink"/>
                <w:rFonts w:ascii="Times New Roman" w:hAnsi="Times New Roman" w:cs="Times New Roman"/>
                <w:b/>
                <w:noProof/>
                <w:sz w:val="24"/>
                <w:szCs w:val="24"/>
              </w:rPr>
              <w:t>2.6 Seeding Rat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4</w:t>
            </w:r>
            <w:r w:rsidR="00F459AF" w:rsidRPr="00F459AF">
              <w:rPr>
                <w:rFonts w:ascii="Times New Roman" w:hAnsi="Times New Roman" w:cs="Times New Roman"/>
                <w:noProof/>
                <w:webHidden/>
                <w:sz w:val="24"/>
                <w:szCs w:val="24"/>
              </w:rPr>
              <w:fldChar w:fldCharType="end"/>
            </w:r>
          </w:hyperlink>
        </w:p>
        <w:p w14:paraId="4D44C05F" w14:textId="13AB5CE4"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4" w:history="1">
            <w:r w:rsidR="00F459AF" w:rsidRPr="00F459AF">
              <w:rPr>
                <w:rStyle w:val="Hyperlink"/>
                <w:rFonts w:ascii="Times New Roman" w:hAnsi="Times New Roman" w:cs="Times New Roman"/>
                <w:b/>
                <w:noProof/>
                <w:sz w:val="24"/>
                <w:szCs w:val="24"/>
              </w:rPr>
              <w:t>2.7 Seedling Vigo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6</w:t>
            </w:r>
            <w:r w:rsidR="00F459AF" w:rsidRPr="00F459AF">
              <w:rPr>
                <w:rFonts w:ascii="Times New Roman" w:hAnsi="Times New Roman" w:cs="Times New Roman"/>
                <w:noProof/>
                <w:webHidden/>
                <w:sz w:val="24"/>
                <w:szCs w:val="24"/>
              </w:rPr>
              <w:fldChar w:fldCharType="end"/>
            </w:r>
          </w:hyperlink>
        </w:p>
        <w:p w14:paraId="6194E110" w14:textId="0A423039"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5" w:history="1">
            <w:r w:rsidR="00F459AF" w:rsidRPr="00F459AF">
              <w:rPr>
                <w:rStyle w:val="Hyperlink"/>
                <w:rFonts w:ascii="Times New Roman" w:hAnsi="Times New Roman" w:cs="Times New Roman"/>
                <w:b/>
                <w:noProof/>
                <w:sz w:val="24"/>
                <w:szCs w:val="24"/>
              </w:rPr>
              <w:t>CHAPTER 03</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278B19E0" w14:textId="57948E25"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6" w:history="1">
            <w:r w:rsidR="00F459AF" w:rsidRPr="00F459AF">
              <w:rPr>
                <w:rStyle w:val="Hyperlink"/>
                <w:rFonts w:ascii="Times New Roman" w:hAnsi="Times New Roman" w:cs="Times New Roman"/>
                <w:b/>
                <w:noProof/>
                <w:sz w:val="24"/>
                <w:szCs w:val="24"/>
              </w:rPr>
              <w:t>MATERIALS AND METHOD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1E6C71E8" w14:textId="119F03E7"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7" w:history="1">
            <w:r w:rsidR="00F459AF" w:rsidRPr="00F459AF">
              <w:rPr>
                <w:rStyle w:val="Hyperlink"/>
                <w:rFonts w:ascii="Times New Roman" w:hAnsi="Times New Roman" w:cs="Times New Roman"/>
                <w:b/>
                <w:noProof/>
                <w:sz w:val="24"/>
                <w:szCs w:val="24"/>
              </w:rPr>
              <w:t>3.1 Experimental Lo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415A885B" w14:textId="7D2890E8"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8" w:history="1">
            <w:r w:rsidR="00F459AF" w:rsidRPr="00F459AF">
              <w:rPr>
                <w:rStyle w:val="Hyperlink"/>
                <w:rFonts w:ascii="Times New Roman" w:hAnsi="Times New Roman" w:cs="Times New Roman"/>
                <w:b/>
                <w:noProof/>
                <w:sz w:val="24"/>
                <w:szCs w:val="24"/>
              </w:rPr>
              <w:t>3.2 Description of the Treatments and Experimental Desig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492DD1F1" w14:textId="391F71C7"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9" w:history="1">
            <w:r w:rsidR="00F459AF" w:rsidRPr="00F459AF">
              <w:rPr>
                <w:rStyle w:val="Hyperlink"/>
                <w:rFonts w:ascii="Times New Roman" w:hAnsi="Times New Roman" w:cs="Times New Roman"/>
                <w:b/>
                <w:noProof/>
                <w:sz w:val="24"/>
                <w:szCs w:val="24"/>
              </w:rPr>
              <w:t>3.3 Agronomic Pract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9</w:t>
            </w:r>
            <w:r w:rsidR="00F459AF" w:rsidRPr="00F459AF">
              <w:rPr>
                <w:rFonts w:ascii="Times New Roman" w:hAnsi="Times New Roman" w:cs="Times New Roman"/>
                <w:noProof/>
                <w:webHidden/>
                <w:sz w:val="24"/>
                <w:szCs w:val="24"/>
              </w:rPr>
              <w:fldChar w:fldCharType="end"/>
            </w:r>
          </w:hyperlink>
        </w:p>
        <w:p w14:paraId="7DDBDDF1" w14:textId="2E0C00F7" w:rsidR="00F459AF" w:rsidRPr="00F459AF" w:rsidRDefault="006778C4" w:rsidP="00F459AF">
          <w:pPr>
            <w:pStyle w:val="TOC3"/>
            <w:rPr>
              <w:rFonts w:ascii="Times New Roman" w:eastAsiaTheme="minorEastAsia" w:hAnsi="Times New Roman" w:cs="Times New Roman"/>
              <w:noProof/>
              <w:sz w:val="24"/>
              <w:szCs w:val="24"/>
            </w:rPr>
          </w:pPr>
          <w:hyperlink w:anchor="_Toc536028820" w:history="1">
            <w:r w:rsidR="00F459AF" w:rsidRPr="00F459AF">
              <w:rPr>
                <w:rStyle w:val="Hyperlink"/>
                <w:rFonts w:ascii="Times New Roman" w:hAnsi="Times New Roman" w:cs="Times New Roman"/>
                <w:b/>
                <w:noProof/>
                <w:sz w:val="24"/>
                <w:szCs w:val="24"/>
              </w:rPr>
              <w:t>3.3.1 Nursery Manage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9</w:t>
            </w:r>
            <w:r w:rsidR="00F459AF" w:rsidRPr="00F459AF">
              <w:rPr>
                <w:rFonts w:ascii="Times New Roman" w:hAnsi="Times New Roman" w:cs="Times New Roman"/>
                <w:noProof/>
                <w:webHidden/>
                <w:sz w:val="24"/>
                <w:szCs w:val="24"/>
              </w:rPr>
              <w:fldChar w:fldCharType="end"/>
            </w:r>
          </w:hyperlink>
        </w:p>
        <w:p w14:paraId="76DE6D1E" w14:textId="642CB639" w:rsidR="00F459AF" w:rsidRPr="00F459AF" w:rsidRDefault="006778C4" w:rsidP="00F459AF">
          <w:pPr>
            <w:pStyle w:val="TOC3"/>
            <w:rPr>
              <w:rFonts w:ascii="Times New Roman" w:eastAsiaTheme="minorEastAsia" w:hAnsi="Times New Roman" w:cs="Times New Roman"/>
              <w:noProof/>
              <w:sz w:val="24"/>
              <w:szCs w:val="24"/>
            </w:rPr>
          </w:pPr>
          <w:hyperlink w:anchor="_Toc536028821" w:history="1">
            <w:r w:rsidR="00F459AF" w:rsidRPr="00F459AF">
              <w:rPr>
                <w:rStyle w:val="Hyperlink"/>
                <w:rFonts w:ascii="Times New Roman" w:hAnsi="Times New Roman" w:cs="Times New Roman"/>
                <w:b/>
                <w:noProof/>
                <w:sz w:val="24"/>
                <w:szCs w:val="24"/>
              </w:rPr>
              <w:t>3.3.2 Land Prepar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2</w:t>
            </w:r>
            <w:r w:rsidR="00F459AF" w:rsidRPr="00F459AF">
              <w:rPr>
                <w:rFonts w:ascii="Times New Roman" w:hAnsi="Times New Roman" w:cs="Times New Roman"/>
                <w:noProof/>
                <w:webHidden/>
                <w:sz w:val="24"/>
                <w:szCs w:val="24"/>
              </w:rPr>
              <w:fldChar w:fldCharType="end"/>
            </w:r>
          </w:hyperlink>
        </w:p>
        <w:p w14:paraId="4E0D20CB" w14:textId="124665E3" w:rsidR="00F459AF" w:rsidRPr="00F459AF" w:rsidRDefault="006778C4" w:rsidP="00F459AF">
          <w:pPr>
            <w:pStyle w:val="TOC3"/>
            <w:rPr>
              <w:rFonts w:ascii="Times New Roman" w:eastAsiaTheme="minorEastAsia" w:hAnsi="Times New Roman" w:cs="Times New Roman"/>
              <w:noProof/>
              <w:sz w:val="24"/>
              <w:szCs w:val="24"/>
            </w:rPr>
          </w:pPr>
          <w:hyperlink w:anchor="_Toc536028822" w:history="1">
            <w:r w:rsidR="00F459AF" w:rsidRPr="00F459AF">
              <w:rPr>
                <w:rStyle w:val="Hyperlink"/>
                <w:rFonts w:ascii="Times New Roman" w:hAnsi="Times New Roman" w:cs="Times New Roman"/>
                <w:b/>
                <w:noProof/>
                <w:sz w:val="24"/>
                <w:szCs w:val="24"/>
              </w:rPr>
              <w:t>3.3.3 Crop Establish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2</w:t>
            </w:r>
            <w:r w:rsidR="00F459AF" w:rsidRPr="00F459AF">
              <w:rPr>
                <w:rFonts w:ascii="Times New Roman" w:hAnsi="Times New Roman" w:cs="Times New Roman"/>
                <w:noProof/>
                <w:webHidden/>
                <w:sz w:val="24"/>
                <w:szCs w:val="24"/>
              </w:rPr>
              <w:fldChar w:fldCharType="end"/>
            </w:r>
          </w:hyperlink>
        </w:p>
        <w:p w14:paraId="68AFE030" w14:textId="19C1B95A" w:rsidR="00F459AF" w:rsidRPr="00F459AF" w:rsidRDefault="006778C4" w:rsidP="00F459AF">
          <w:pPr>
            <w:pStyle w:val="TOC3"/>
            <w:rPr>
              <w:rFonts w:ascii="Times New Roman" w:eastAsiaTheme="minorEastAsia" w:hAnsi="Times New Roman" w:cs="Times New Roman"/>
              <w:noProof/>
              <w:sz w:val="24"/>
              <w:szCs w:val="24"/>
            </w:rPr>
          </w:pPr>
          <w:hyperlink w:anchor="_Toc536028823" w:history="1">
            <w:r w:rsidR="00F459AF" w:rsidRPr="00F459AF">
              <w:rPr>
                <w:rStyle w:val="Hyperlink"/>
                <w:rFonts w:ascii="Times New Roman" w:hAnsi="Times New Roman" w:cs="Times New Roman"/>
                <w:b/>
                <w:noProof/>
                <w:sz w:val="24"/>
                <w:szCs w:val="24"/>
              </w:rPr>
              <w:t>3.3.4 Management Pract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4</w:t>
            </w:r>
            <w:r w:rsidR="00F459AF" w:rsidRPr="00F459AF">
              <w:rPr>
                <w:rFonts w:ascii="Times New Roman" w:hAnsi="Times New Roman" w:cs="Times New Roman"/>
                <w:noProof/>
                <w:webHidden/>
                <w:sz w:val="24"/>
                <w:szCs w:val="24"/>
              </w:rPr>
              <w:fldChar w:fldCharType="end"/>
            </w:r>
          </w:hyperlink>
        </w:p>
        <w:p w14:paraId="3E38867A" w14:textId="1D65EF26"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4" w:history="1">
            <w:r w:rsidR="00F459AF" w:rsidRPr="00F459AF">
              <w:rPr>
                <w:rStyle w:val="Hyperlink"/>
                <w:rFonts w:ascii="Times New Roman" w:hAnsi="Times New Roman" w:cs="Times New Roman"/>
                <w:b/>
                <w:noProof/>
                <w:sz w:val="24"/>
                <w:szCs w:val="24"/>
              </w:rPr>
              <w:t>3.3.4.1 Fertilizer Appli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4</w:t>
            </w:r>
            <w:r w:rsidR="00F459AF" w:rsidRPr="00F459AF">
              <w:rPr>
                <w:rFonts w:ascii="Times New Roman" w:hAnsi="Times New Roman" w:cs="Times New Roman"/>
                <w:noProof/>
                <w:webHidden/>
                <w:sz w:val="24"/>
                <w:szCs w:val="24"/>
              </w:rPr>
              <w:fldChar w:fldCharType="end"/>
            </w:r>
          </w:hyperlink>
        </w:p>
        <w:p w14:paraId="198BC586" w14:textId="55B57781"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5" w:history="1">
            <w:r w:rsidR="00F459AF" w:rsidRPr="00F459AF">
              <w:rPr>
                <w:rStyle w:val="Hyperlink"/>
                <w:rFonts w:ascii="Times New Roman" w:hAnsi="Times New Roman" w:cs="Times New Roman"/>
                <w:b/>
                <w:noProof/>
                <w:sz w:val="24"/>
                <w:szCs w:val="24"/>
              </w:rPr>
              <w:t>3.3.4.2 Weed, Pest and Disease Control</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222558EF" w14:textId="4CAB3169"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26" w:history="1">
            <w:r w:rsidR="00F459AF" w:rsidRPr="00F459AF">
              <w:rPr>
                <w:rStyle w:val="Hyperlink"/>
                <w:rFonts w:ascii="Times New Roman" w:hAnsi="Times New Roman" w:cs="Times New Roman"/>
                <w:b/>
                <w:noProof/>
                <w:sz w:val="24"/>
                <w:szCs w:val="24"/>
              </w:rPr>
              <w:t>3.4 Data Collec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0DD18598" w14:textId="5A542C2C" w:rsidR="00F459AF" w:rsidRPr="00F459AF" w:rsidRDefault="006778C4" w:rsidP="00F459AF">
          <w:pPr>
            <w:pStyle w:val="TOC3"/>
            <w:rPr>
              <w:rFonts w:ascii="Times New Roman" w:eastAsiaTheme="minorEastAsia" w:hAnsi="Times New Roman" w:cs="Times New Roman"/>
              <w:noProof/>
              <w:sz w:val="24"/>
              <w:szCs w:val="24"/>
            </w:rPr>
          </w:pPr>
          <w:hyperlink w:anchor="_Toc536028827" w:history="1">
            <w:r w:rsidR="00F459AF" w:rsidRPr="00F459AF">
              <w:rPr>
                <w:rStyle w:val="Hyperlink"/>
                <w:rFonts w:ascii="Times New Roman" w:hAnsi="Times New Roman" w:cs="Times New Roman"/>
                <w:b/>
                <w:noProof/>
                <w:sz w:val="24"/>
                <w:szCs w:val="24"/>
              </w:rPr>
              <w:t>3.4.1 Rice seedlings during nursery s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39FED79C" w14:textId="37DFF179" w:rsidR="00F459AF" w:rsidRPr="00F459AF" w:rsidRDefault="006778C4" w:rsidP="00F459AF">
          <w:pPr>
            <w:pStyle w:val="TOC3"/>
            <w:rPr>
              <w:rFonts w:ascii="Times New Roman" w:eastAsiaTheme="minorEastAsia" w:hAnsi="Times New Roman" w:cs="Times New Roman"/>
              <w:noProof/>
              <w:sz w:val="24"/>
              <w:szCs w:val="24"/>
            </w:rPr>
          </w:pPr>
          <w:hyperlink w:anchor="_Toc536028828" w:history="1">
            <w:r w:rsidR="00F459AF" w:rsidRPr="00F459AF">
              <w:rPr>
                <w:rStyle w:val="Hyperlink"/>
                <w:rFonts w:ascii="Times New Roman" w:hAnsi="Times New Roman" w:cs="Times New Roman"/>
                <w:b/>
                <w:noProof/>
                <w:sz w:val="24"/>
                <w:szCs w:val="24"/>
              </w:rPr>
              <w:t>3.4.2 Rice plants during the early growth s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7</w:t>
            </w:r>
            <w:r w:rsidR="00F459AF" w:rsidRPr="00F459AF">
              <w:rPr>
                <w:rFonts w:ascii="Times New Roman" w:hAnsi="Times New Roman" w:cs="Times New Roman"/>
                <w:noProof/>
                <w:webHidden/>
                <w:sz w:val="24"/>
                <w:szCs w:val="24"/>
              </w:rPr>
              <w:fldChar w:fldCharType="end"/>
            </w:r>
          </w:hyperlink>
        </w:p>
        <w:p w14:paraId="00A248C7" w14:textId="5222D537" w:rsidR="00F459AF" w:rsidRPr="00F459AF" w:rsidRDefault="00F459AF" w:rsidP="00F459AF">
          <w:pPr>
            <w:pStyle w:val="TOC3"/>
            <w:rPr>
              <w:rFonts w:ascii="Times New Roman" w:eastAsiaTheme="minorEastAsia" w:hAnsi="Times New Roman" w:cs="Times New Roman"/>
              <w:noProof/>
              <w:sz w:val="24"/>
              <w:szCs w:val="24"/>
            </w:rPr>
          </w:pPr>
        </w:p>
        <w:p w14:paraId="6CCEAA3F" w14:textId="10087BF3"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0" w:history="1">
            <w:r w:rsidR="00F459AF" w:rsidRPr="00F459AF">
              <w:rPr>
                <w:rStyle w:val="Hyperlink"/>
                <w:rFonts w:ascii="Times New Roman" w:hAnsi="Times New Roman" w:cs="Times New Roman"/>
                <w:b/>
                <w:noProof/>
                <w:sz w:val="24"/>
                <w:szCs w:val="24"/>
              </w:rPr>
              <w:t>3.5 Data Analysi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8</w:t>
            </w:r>
            <w:r w:rsidR="00F459AF" w:rsidRPr="00F459AF">
              <w:rPr>
                <w:rFonts w:ascii="Times New Roman" w:hAnsi="Times New Roman" w:cs="Times New Roman"/>
                <w:noProof/>
                <w:webHidden/>
                <w:sz w:val="24"/>
                <w:szCs w:val="24"/>
              </w:rPr>
              <w:fldChar w:fldCharType="end"/>
            </w:r>
          </w:hyperlink>
        </w:p>
        <w:p w14:paraId="4F661651" w14:textId="672B1E3D"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1" w:history="1">
            <w:r w:rsidR="00F459AF" w:rsidRPr="00F459AF">
              <w:rPr>
                <w:rStyle w:val="Hyperlink"/>
                <w:rFonts w:ascii="Times New Roman" w:hAnsi="Times New Roman" w:cs="Times New Roman"/>
                <w:b/>
                <w:noProof/>
                <w:sz w:val="24"/>
                <w:szCs w:val="24"/>
              </w:rPr>
              <w:t>CHAPTER 04</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1A73084E" w14:textId="6E5CBE8E"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2" w:history="1">
            <w:r w:rsidR="00F459AF" w:rsidRPr="00F459AF">
              <w:rPr>
                <w:rStyle w:val="Hyperlink"/>
                <w:rFonts w:ascii="Times New Roman" w:hAnsi="Times New Roman" w:cs="Times New Roman"/>
                <w:b/>
                <w:noProof/>
                <w:sz w:val="24"/>
                <w:szCs w:val="24"/>
              </w:rPr>
              <w:t>RESULTS AND DISCUSS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4A125ADF" w14:textId="6EB8CAB2"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3" w:history="1">
            <w:r w:rsidR="00F459AF" w:rsidRPr="00F459AF">
              <w:rPr>
                <w:rStyle w:val="Hyperlink"/>
                <w:rFonts w:ascii="Times New Roman" w:hAnsi="Times New Roman" w:cs="Times New Roman"/>
                <w:b/>
                <w:noProof/>
                <w:sz w:val="24"/>
                <w:szCs w:val="24"/>
              </w:rPr>
              <w:t xml:space="preserve">4.1 </w:t>
            </w:r>
            <w:r w:rsidR="00F459AF" w:rsidRPr="00F459AF">
              <w:rPr>
                <w:rStyle w:val="Hyperlink"/>
                <w:rFonts w:ascii="Times New Roman" w:hAnsi="Times New Roman" w:cs="Times New Roman"/>
                <w:b/>
                <w:bCs/>
                <w:noProof/>
                <w:sz w:val="24"/>
                <w:szCs w:val="24"/>
              </w:rPr>
              <w:t>Determination of optimum seeding rate for modified dapog nursery</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3D35023E" w14:textId="6C6402E5" w:rsidR="00F459AF" w:rsidRPr="00F459AF" w:rsidRDefault="006778C4" w:rsidP="00F459AF">
          <w:pPr>
            <w:pStyle w:val="TOC3"/>
            <w:rPr>
              <w:rFonts w:ascii="Times New Roman" w:eastAsiaTheme="minorEastAsia" w:hAnsi="Times New Roman" w:cs="Times New Roman"/>
              <w:noProof/>
              <w:sz w:val="24"/>
              <w:szCs w:val="24"/>
            </w:rPr>
          </w:pPr>
          <w:hyperlink w:anchor="_Toc536028834" w:history="1">
            <w:r w:rsidR="00F459AF" w:rsidRPr="00F459AF">
              <w:rPr>
                <w:rStyle w:val="Hyperlink"/>
                <w:rFonts w:ascii="Times New Roman" w:hAnsi="Times New Roman" w:cs="Times New Roman"/>
                <w:b/>
                <w:noProof/>
                <w:sz w:val="24"/>
                <w:szCs w:val="24"/>
              </w:rPr>
              <w:t>4.1.1 Seedling Growth Para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35A3C736" w14:textId="6E85DC8B"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5" w:history="1">
            <w:r w:rsidR="00F459AF" w:rsidRPr="00F459AF">
              <w:rPr>
                <w:rStyle w:val="Hyperlink"/>
                <w:rFonts w:ascii="Times New Roman" w:hAnsi="Times New Roman" w:cs="Times New Roman"/>
                <w:b/>
                <w:noProof/>
                <w:sz w:val="24"/>
                <w:szCs w:val="24"/>
              </w:rPr>
              <w:t>4.1.1.1 Seedling H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671E2F6B" w14:textId="38391E54"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6" w:history="1">
            <w:r w:rsidR="00F459AF" w:rsidRPr="00F459AF">
              <w:rPr>
                <w:rStyle w:val="Hyperlink"/>
                <w:rFonts w:ascii="Times New Roman" w:hAnsi="Times New Roman" w:cs="Times New Roman"/>
                <w:b/>
                <w:noProof/>
                <w:sz w:val="24"/>
                <w:szCs w:val="24"/>
              </w:rPr>
              <w:t>4.1.1.2 Seedling dry w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1</w:t>
            </w:r>
            <w:r w:rsidR="00F459AF" w:rsidRPr="00F459AF">
              <w:rPr>
                <w:rFonts w:ascii="Times New Roman" w:hAnsi="Times New Roman" w:cs="Times New Roman"/>
                <w:noProof/>
                <w:webHidden/>
                <w:sz w:val="24"/>
                <w:szCs w:val="24"/>
              </w:rPr>
              <w:fldChar w:fldCharType="end"/>
            </w:r>
          </w:hyperlink>
        </w:p>
        <w:p w14:paraId="0C0DFCAF" w14:textId="692AF2EE"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7" w:history="1">
            <w:r w:rsidR="00F459AF" w:rsidRPr="00F459AF">
              <w:rPr>
                <w:rStyle w:val="Hyperlink"/>
                <w:rFonts w:ascii="Times New Roman" w:hAnsi="Times New Roman" w:cs="Times New Roman"/>
                <w:b/>
                <w:noProof/>
                <w:sz w:val="24"/>
                <w:szCs w:val="24"/>
              </w:rPr>
              <w:t>4.1.1.3 Total root length</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3</w:t>
            </w:r>
            <w:r w:rsidR="00F459AF" w:rsidRPr="00F459AF">
              <w:rPr>
                <w:rFonts w:ascii="Times New Roman" w:hAnsi="Times New Roman" w:cs="Times New Roman"/>
                <w:noProof/>
                <w:webHidden/>
                <w:sz w:val="24"/>
                <w:szCs w:val="24"/>
              </w:rPr>
              <w:fldChar w:fldCharType="end"/>
            </w:r>
          </w:hyperlink>
        </w:p>
        <w:p w14:paraId="0FA36CC4" w14:textId="08EE17E5"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8" w:history="1">
            <w:r w:rsidR="00F459AF" w:rsidRPr="00F459AF">
              <w:rPr>
                <w:rStyle w:val="Hyperlink"/>
                <w:rFonts w:ascii="Times New Roman" w:hAnsi="Times New Roman" w:cs="Times New Roman"/>
                <w:b/>
                <w:noProof/>
                <w:sz w:val="24"/>
                <w:szCs w:val="24"/>
              </w:rPr>
              <w:t>4.1.1.4 Number of seedlings dispensed per hill</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5</w:t>
            </w:r>
            <w:r w:rsidR="00F459AF" w:rsidRPr="00F459AF">
              <w:rPr>
                <w:rFonts w:ascii="Times New Roman" w:hAnsi="Times New Roman" w:cs="Times New Roman"/>
                <w:noProof/>
                <w:webHidden/>
                <w:sz w:val="24"/>
                <w:szCs w:val="24"/>
              </w:rPr>
              <w:fldChar w:fldCharType="end"/>
            </w:r>
          </w:hyperlink>
        </w:p>
        <w:p w14:paraId="0B904E9C" w14:textId="6A33A3FA"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9" w:history="1">
            <w:r w:rsidR="00F459AF" w:rsidRPr="00F459AF">
              <w:rPr>
                <w:rStyle w:val="Hyperlink"/>
                <w:rFonts w:ascii="Times New Roman" w:hAnsi="Times New Roman" w:cs="Times New Roman"/>
                <w:b/>
                <w:noProof/>
                <w:sz w:val="24"/>
                <w:szCs w:val="24"/>
              </w:rPr>
              <w:t>4.1.1.5 Leaf greenness of seedlings (SPAD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7</w:t>
            </w:r>
            <w:r w:rsidR="00F459AF" w:rsidRPr="00F459AF">
              <w:rPr>
                <w:rFonts w:ascii="Times New Roman" w:hAnsi="Times New Roman" w:cs="Times New Roman"/>
                <w:noProof/>
                <w:webHidden/>
                <w:sz w:val="24"/>
                <w:szCs w:val="24"/>
              </w:rPr>
              <w:fldChar w:fldCharType="end"/>
            </w:r>
          </w:hyperlink>
        </w:p>
        <w:p w14:paraId="3A245B03" w14:textId="19116C4D"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0" w:history="1">
            <w:r w:rsidR="00F459AF" w:rsidRPr="00F459AF">
              <w:rPr>
                <w:rStyle w:val="Hyperlink"/>
                <w:rFonts w:ascii="Times New Roman" w:hAnsi="Times New Roman" w:cs="Times New Roman"/>
                <w:b/>
                <w:noProof/>
                <w:sz w:val="24"/>
                <w:szCs w:val="24"/>
              </w:rPr>
              <w:t>4.1.1.6 Selection of the Optimum Seed rate for Nursery tray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9</w:t>
            </w:r>
            <w:r w:rsidR="00F459AF" w:rsidRPr="00F459AF">
              <w:rPr>
                <w:rFonts w:ascii="Times New Roman" w:hAnsi="Times New Roman" w:cs="Times New Roman"/>
                <w:noProof/>
                <w:webHidden/>
                <w:sz w:val="24"/>
                <w:szCs w:val="24"/>
              </w:rPr>
              <w:fldChar w:fldCharType="end"/>
            </w:r>
          </w:hyperlink>
        </w:p>
        <w:p w14:paraId="1FC45F9A" w14:textId="2F691427" w:rsidR="00F459AF" w:rsidRPr="00F459AF" w:rsidRDefault="006778C4"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41" w:history="1">
            <w:r w:rsidR="00F459AF" w:rsidRPr="00F459AF">
              <w:rPr>
                <w:rStyle w:val="Hyperlink"/>
                <w:rFonts w:ascii="Times New Roman" w:hAnsi="Times New Roman" w:cs="Times New Roman"/>
                <w:b/>
                <w:noProof/>
                <w:sz w:val="24"/>
                <w:szCs w:val="24"/>
              </w:rPr>
              <w:t>4.2 Comparison of Mechanical Transplanting with other Establishment method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4B9464CC" w14:textId="6DD69B6F" w:rsidR="00F459AF" w:rsidRPr="00F459AF" w:rsidRDefault="006778C4" w:rsidP="00F459AF">
          <w:pPr>
            <w:pStyle w:val="TOC3"/>
            <w:rPr>
              <w:rFonts w:ascii="Times New Roman" w:eastAsiaTheme="minorEastAsia" w:hAnsi="Times New Roman" w:cs="Times New Roman"/>
              <w:noProof/>
              <w:sz w:val="24"/>
              <w:szCs w:val="24"/>
            </w:rPr>
          </w:pPr>
          <w:hyperlink w:anchor="_Toc536028842" w:history="1">
            <w:r w:rsidR="00F459AF" w:rsidRPr="00F459AF">
              <w:rPr>
                <w:rStyle w:val="Hyperlink"/>
                <w:rFonts w:ascii="Times New Roman" w:hAnsi="Times New Roman" w:cs="Times New Roman"/>
                <w:b/>
                <w:noProof/>
                <w:sz w:val="24"/>
                <w:szCs w:val="24"/>
              </w:rPr>
              <w:t>4.2.1 Growth Parameters of Seedling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16EBB563" w14:textId="2C9228CB"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3" w:history="1">
            <w:r w:rsidR="00F459AF" w:rsidRPr="00F459AF">
              <w:rPr>
                <w:rStyle w:val="Hyperlink"/>
                <w:rFonts w:ascii="Times New Roman" w:hAnsi="Times New Roman" w:cs="Times New Roman"/>
                <w:b/>
                <w:noProof/>
                <w:sz w:val="24"/>
                <w:szCs w:val="24"/>
              </w:rPr>
              <w:t>4.2.1.1 Seedling H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6B9A512F" w14:textId="22437D9C"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4" w:history="1">
            <w:r w:rsidR="00F459AF" w:rsidRPr="00F459AF">
              <w:rPr>
                <w:rStyle w:val="Hyperlink"/>
                <w:rFonts w:ascii="Times New Roman" w:hAnsi="Times New Roman" w:cs="Times New Roman"/>
                <w:b/>
                <w:noProof/>
                <w:sz w:val="24"/>
                <w:szCs w:val="24"/>
              </w:rPr>
              <w:t>4.2.1.2 Seedling Dry w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3</w:t>
            </w:r>
            <w:r w:rsidR="00F459AF" w:rsidRPr="00F459AF">
              <w:rPr>
                <w:rFonts w:ascii="Times New Roman" w:hAnsi="Times New Roman" w:cs="Times New Roman"/>
                <w:noProof/>
                <w:webHidden/>
                <w:sz w:val="24"/>
                <w:szCs w:val="24"/>
              </w:rPr>
              <w:fldChar w:fldCharType="end"/>
            </w:r>
          </w:hyperlink>
        </w:p>
        <w:p w14:paraId="1A295716" w14:textId="511B1914" w:rsidR="00F459AF" w:rsidRPr="00F459AF" w:rsidRDefault="006778C4" w:rsidP="00F459AF">
          <w:pPr>
            <w:pStyle w:val="TOC3"/>
            <w:rPr>
              <w:rFonts w:ascii="Times New Roman" w:eastAsiaTheme="minorEastAsia" w:hAnsi="Times New Roman" w:cs="Times New Roman"/>
              <w:noProof/>
              <w:sz w:val="24"/>
              <w:szCs w:val="24"/>
            </w:rPr>
          </w:pPr>
          <w:hyperlink w:anchor="_Toc536028845" w:history="1">
            <w:r w:rsidR="00F459AF" w:rsidRPr="00F459AF">
              <w:rPr>
                <w:rStyle w:val="Hyperlink"/>
                <w:rFonts w:ascii="Times New Roman" w:hAnsi="Times New Roman" w:cs="Times New Roman"/>
                <w:b/>
                <w:noProof/>
                <w:sz w:val="24"/>
                <w:szCs w:val="24"/>
              </w:rPr>
              <w:t>4.2.2 Plant Growth Para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8</w:t>
            </w:r>
            <w:r w:rsidR="00F459AF" w:rsidRPr="00F459AF">
              <w:rPr>
                <w:rFonts w:ascii="Times New Roman" w:hAnsi="Times New Roman" w:cs="Times New Roman"/>
                <w:noProof/>
                <w:webHidden/>
                <w:sz w:val="24"/>
                <w:szCs w:val="24"/>
              </w:rPr>
              <w:fldChar w:fldCharType="end"/>
            </w:r>
          </w:hyperlink>
        </w:p>
        <w:p w14:paraId="3EFEA6C2" w14:textId="200C5BC2"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6" w:history="1">
            <w:r w:rsidR="00F459AF" w:rsidRPr="00F459AF">
              <w:rPr>
                <w:rStyle w:val="Hyperlink"/>
                <w:rFonts w:ascii="Times New Roman" w:hAnsi="Times New Roman" w:cs="Times New Roman"/>
                <w:b/>
                <w:noProof/>
                <w:sz w:val="24"/>
                <w:szCs w:val="24"/>
              </w:rPr>
              <w:t>4.2.2.2 Ground Cover Percen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0</w:t>
            </w:r>
            <w:r w:rsidR="00F459AF" w:rsidRPr="00F459AF">
              <w:rPr>
                <w:rFonts w:ascii="Times New Roman" w:hAnsi="Times New Roman" w:cs="Times New Roman"/>
                <w:noProof/>
                <w:webHidden/>
                <w:sz w:val="24"/>
                <w:szCs w:val="24"/>
              </w:rPr>
              <w:fldChar w:fldCharType="end"/>
            </w:r>
          </w:hyperlink>
        </w:p>
        <w:p w14:paraId="079F6134" w14:textId="23BAB821"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7" w:history="1">
            <w:r w:rsidR="00F459AF" w:rsidRPr="00F459AF">
              <w:rPr>
                <w:rStyle w:val="Hyperlink"/>
                <w:rFonts w:ascii="Times New Roman" w:hAnsi="Times New Roman" w:cs="Times New Roman"/>
                <w:b/>
                <w:noProof/>
                <w:sz w:val="24"/>
                <w:szCs w:val="24"/>
              </w:rPr>
              <w:t>4.2.2.3 Number of plants per square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2</w:t>
            </w:r>
            <w:r w:rsidR="00F459AF" w:rsidRPr="00F459AF">
              <w:rPr>
                <w:rFonts w:ascii="Times New Roman" w:hAnsi="Times New Roman" w:cs="Times New Roman"/>
                <w:noProof/>
                <w:webHidden/>
                <w:sz w:val="24"/>
                <w:szCs w:val="24"/>
              </w:rPr>
              <w:fldChar w:fldCharType="end"/>
            </w:r>
          </w:hyperlink>
          <w:hyperlink w:anchor="_Toc536028849" w:history="1">
            <w:r w:rsidR="00F459AF" w:rsidRPr="00F459AF">
              <w:rPr>
                <w:rStyle w:val="Hyperlink"/>
              </w:rPr>
              <w:t>_Toc536028849</w:t>
            </w:r>
          </w:hyperlink>
        </w:p>
        <w:p w14:paraId="0860AB30" w14:textId="3E8C2EFF"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0" w:history="1">
            <w:r w:rsidR="00F459AF" w:rsidRPr="00F459AF">
              <w:rPr>
                <w:rStyle w:val="Hyperlink"/>
                <w:rFonts w:ascii="Times New Roman" w:hAnsi="Times New Roman" w:cs="Times New Roman"/>
                <w:b/>
                <w:noProof/>
                <w:sz w:val="24"/>
                <w:szCs w:val="24"/>
              </w:rPr>
              <w:t>4.2.2.4 Number of tillers per square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4</w:t>
            </w:r>
            <w:r w:rsidR="00F459AF" w:rsidRPr="00F459AF">
              <w:rPr>
                <w:rFonts w:ascii="Times New Roman" w:hAnsi="Times New Roman" w:cs="Times New Roman"/>
                <w:noProof/>
                <w:webHidden/>
                <w:sz w:val="24"/>
                <w:szCs w:val="24"/>
              </w:rPr>
              <w:fldChar w:fldCharType="end"/>
            </w:r>
          </w:hyperlink>
        </w:p>
        <w:p w14:paraId="7F93FE41" w14:textId="7E6DD857" w:rsidR="00F459AF" w:rsidRPr="00F459AF" w:rsidRDefault="006778C4"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1" w:history="1">
            <w:r w:rsidR="00F459AF" w:rsidRPr="00F459AF">
              <w:rPr>
                <w:rStyle w:val="Hyperlink"/>
                <w:rFonts w:ascii="Times New Roman" w:hAnsi="Times New Roman" w:cs="Times New Roman"/>
                <w:b/>
                <w:noProof/>
                <w:sz w:val="24"/>
                <w:szCs w:val="24"/>
              </w:rPr>
              <w:t>4.2.2.5 Leaf greenness of plants (SPAD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6</w:t>
            </w:r>
            <w:r w:rsidR="00F459AF" w:rsidRPr="00F459AF">
              <w:rPr>
                <w:rFonts w:ascii="Times New Roman" w:hAnsi="Times New Roman" w:cs="Times New Roman"/>
                <w:noProof/>
                <w:webHidden/>
                <w:sz w:val="24"/>
                <w:szCs w:val="24"/>
              </w:rPr>
              <w:fldChar w:fldCharType="end"/>
            </w:r>
          </w:hyperlink>
        </w:p>
        <w:p w14:paraId="6B8DF371" w14:textId="559F54AB"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2" w:history="1">
            <w:r w:rsidR="00F459AF" w:rsidRPr="00F459AF">
              <w:rPr>
                <w:rStyle w:val="Hyperlink"/>
                <w:rFonts w:ascii="Times New Roman" w:hAnsi="Times New Roman" w:cs="Times New Roman"/>
                <w:b/>
                <w:noProof/>
                <w:sz w:val="24"/>
                <w:szCs w:val="24"/>
              </w:rPr>
              <w:t>CONCLUSION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7</w:t>
            </w:r>
            <w:r w:rsidR="00F459AF" w:rsidRPr="00F459AF">
              <w:rPr>
                <w:rFonts w:ascii="Times New Roman" w:hAnsi="Times New Roman" w:cs="Times New Roman"/>
                <w:noProof/>
                <w:webHidden/>
                <w:sz w:val="24"/>
                <w:szCs w:val="24"/>
              </w:rPr>
              <w:fldChar w:fldCharType="end"/>
            </w:r>
          </w:hyperlink>
        </w:p>
        <w:p w14:paraId="3FC126F8" w14:textId="349ABF69"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3" w:history="1">
            <w:r w:rsidR="00F459AF" w:rsidRPr="00F459AF">
              <w:rPr>
                <w:rStyle w:val="Hyperlink"/>
                <w:rFonts w:ascii="Times New Roman" w:hAnsi="Times New Roman" w:cs="Times New Roman"/>
                <w:b/>
                <w:noProof/>
                <w:sz w:val="24"/>
                <w:szCs w:val="24"/>
              </w:rPr>
              <w:t>REFFEREN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8</w:t>
            </w:r>
            <w:r w:rsidR="00F459AF" w:rsidRPr="00F459AF">
              <w:rPr>
                <w:rFonts w:ascii="Times New Roman" w:hAnsi="Times New Roman" w:cs="Times New Roman"/>
                <w:noProof/>
                <w:webHidden/>
                <w:sz w:val="24"/>
                <w:szCs w:val="24"/>
              </w:rPr>
              <w:fldChar w:fldCharType="end"/>
            </w:r>
          </w:hyperlink>
        </w:p>
        <w:p w14:paraId="7000C7BD" w14:textId="40D985D9" w:rsidR="00F459AF" w:rsidRPr="00F459AF" w:rsidRDefault="006778C4"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4" w:history="1">
            <w:r w:rsidR="00F459AF" w:rsidRPr="00F459AF">
              <w:rPr>
                <w:rStyle w:val="Hyperlink"/>
                <w:rFonts w:ascii="Times New Roman" w:hAnsi="Times New Roman" w:cs="Times New Roman"/>
                <w:b/>
                <w:noProof/>
                <w:sz w:val="24"/>
                <w:szCs w:val="24"/>
              </w:rPr>
              <w:t>APPEND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82</w:t>
            </w:r>
            <w:r w:rsidR="00F459AF" w:rsidRPr="00F459AF">
              <w:rPr>
                <w:rFonts w:ascii="Times New Roman" w:hAnsi="Times New Roman" w:cs="Times New Roman"/>
                <w:noProof/>
                <w:webHidden/>
                <w:sz w:val="24"/>
                <w:szCs w:val="24"/>
              </w:rPr>
              <w:fldChar w:fldCharType="end"/>
            </w:r>
          </w:hyperlink>
        </w:p>
        <w:p w14:paraId="64E2FE82" w14:textId="24B60B26" w:rsidR="008F4DF4" w:rsidRPr="00FF22F6" w:rsidRDefault="00603DC7" w:rsidP="00F459AF">
          <w:pPr>
            <w:pStyle w:val="TOC1"/>
            <w:tabs>
              <w:tab w:val="right" w:leader="dot" w:pos="8777"/>
            </w:tabs>
            <w:spacing w:line="480" w:lineRule="auto"/>
            <w:rPr>
              <w:rFonts w:ascii="Times New Roman" w:hAnsi="Times New Roman" w:cs="Times New Roman"/>
              <w:b/>
              <w:bCs/>
              <w:noProof/>
              <w:sz w:val="24"/>
              <w:szCs w:val="24"/>
            </w:rPr>
          </w:pPr>
          <w:r w:rsidRPr="00F459AF">
            <w:rPr>
              <w:rFonts w:ascii="Times New Roman" w:hAnsi="Times New Roman" w:cs="Times New Roman"/>
              <w:b/>
              <w:bCs/>
              <w:noProof/>
              <w:sz w:val="24"/>
              <w:szCs w:val="24"/>
            </w:rPr>
            <w:fldChar w:fldCharType="end"/>
          </w:r>
        </w:p>
      </w:sdtContent>
    </w:sdt>
    <w:p w14:paraId="148F3BC3" w14:textId="77777777" w:rsidR="00F459AF" w:rsidRDefault="00F459AF" w:rsidP="00FD2EC9">
      <w:pPr>
        <w:pStyle w:val="Heading1"/>
        <w:spacing w:line="480" w:lineRule="auto"/>
        <w:jc w:val="center"/>
        <w:rPr>
          <w:rFonts w:ascii="Times New Roman" w:hAnsi="Times New Roman" w:cs="Times New Roman"/>
          <w:b/>
          <w:color w:val="auto"/>
          <w:sz w:val="24"/>
          <w:szCs w:val="24"/>
        </w:rPr>
      </w:pPr>
      <w:bookmarkStart w:id="7" w:name="_Toc536028790"/>
    </w:p>
    <w:p w14:paraId="1DD27C66"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F917A6E"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854376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102DD39"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3CB9E7E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1119DA3"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DC69964"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E69902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0AE8C7E8"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B8AC09A"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201A5A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8BBB24C" w14:textId="450E96F3" w:rsidR="00F459AF" w:rsidRDefault="00F459AF" w:rsidP="00FD2EC9">
      <w:pPr>
        <w:pStyle w:val="Heading1"/>
        <w:spacing w:line="480" w:lineRule="auto"/>
        <w:jc w:val="center"/>
        <w:rPr>
          <w:rFonts w:ascii="Times New Roman" w:hAnsi="Times New Roman" w:cs="Times New Roman"/>
          <w:b/>
          <w:color w:val="auto"/>
          <w:sz w:val="24"/>
          <w:szCs w:val="24"/>
        </w:rPr>
      </w:pPr>
    </w:p>
    <w:p w14:paraId="5BC1C244" w14:textId="33468A50" w:rsidR="00F459AF" w:rsidRDefault="00F459AF" w:rsidP="00F459AF"/>
    <w:p w14:paraId="3CB69F6B" w14:textId="6DF01697" w:rsidR="00F459AF" w:rsidRDefault="00F459AF" w:rsidP="00FD2EC9">
      <w:pPr>
        <w:pStyle w:val="Heading1"/>
        <w:spacing w:line="480" w:lineRule="auto"/>
        <w:jc w:val="center"/>
        <w:rPr>
          <w:rFonts w:asciiTheme="minorHAnsi" w:eastAsiaTheme="minorHAnsi" w:hAnsiTheme="minorHAnsi" w:cstheme="minorBidi"/>
          <w:color w:val="auto"/>
          <w:sz w:val="22"/>
          <w:szCs w:val="22"/>
        </w:rPr>
      </w:pPr>
    </w:p>
    <w:p w14:paraId="2E9F89EE" w14:textId="77777777" w:rsidR="00F459AF" w:rsidRPr="00F459AF" w:rsidRDefault="00F459AF" w:rsidP="00F459AF"/>
    <w:p w14:paraId="3CAC137B" w14:textId="53B4087E" w:rsidR="00170F50" w:rsidRPr="00FD2EC9" w:rsidRDefault="00170F50" w:rsidP="00FD2EC9">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bookmarkEnd w:id="7"/>
    </w:p>
    <w:p w14:paraId="4AB79E40"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Figure 3." </w:instrText>
      </w:r>
      <w:r w:rsidRPr="00D95C28">
        <w:rPr>
          <w:rFonts w:ascii="Times New Roman" w:hAnsi="Times New Roman" w:cs="Times New Roman"/>
          <w:b/>
          <w:sz w:val="24"/>
          <w:szCs w:val="24"/>
        </w:rPr>
        <w:fldChar w:fldCharType="separate"/>
      </w:r>
      <w:hyperlink w:anchor="_Toc536027892" w:history="1">
        <w:r w:rsidRPr="00D95C28">
          <w:rPr>
            <w:rStyle w:val="Hyperlink"/>
            <w:rFonts w:ascii="Times New Roman" w:hAnsi="Times New Roman" w:cs="Times New Roman"/>
            <w:b/>
            <w:noProof/>
            <w:color w:val="auto"/>
            <w:sz w:val="24"/>
            <w:szCs w:val="24"/>
          </w:rPr>
          <w:t>Figure 3. 2 Layout of nursery tray experiment</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0</w:t>
        </w:r>
        <w:r w:rsidRPr="00D95C28">
          <w:rPr>
            <w:rFonts w:ascii="Times New Roman" w:hAnsi="Times New Roman" w:cs="Times New Roman"/>
            <w:noProof/>
            <w:webHidden/>
            <w:sz w:val="24"/>
            <w:szCs w:val="24"/>
          </w:rPr>
          <w:fldChar w:fldCharType="end"/>
        </w:r>
      </w:hyperlink>
    </w:p>
    <w:p w14:paraId="013ECFFA" w14:textId="77777777" w:rsidR="00D95C28"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93" w:history="1">
        <w:r w:rsidR="00D95C28" w:rsidRPr="00D95C28">
          <w:rPr>
            <w:rStyle w:val="Hyperlink"/>
            <w:rFonts w:ascii="Times New Roman" w:hAnsi="Times New Roman" w:cs="Times New Roman"/>
            <w:b/>
            <w:noProof/>
            <w:color w:val="auto"/>
            <w:sz w:val="24"/>
            <w:szCs w:val="24"/>
          </w:rPr>
          <w:t>Figure 3. 3 Layout of the experiment field</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893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32</w:t>
        </w:r>
        <w:r w:rsidR="00D95C28" w:rsidRPr="00D95C28">
          <w:rPr>
            <w:rFonts w:ascii="Times New Roman" w:hAnsi="Times New Roman" w:cs="Times New Roman"/>
            <w:noProof/>
            <w:webHidden/>
            <w:sz w:val="24"/>
            <w:szCs w:val="24"/>
          </w:rPr>
          <w:fldChar w:fldCharType="end"/>
        </w:r>
      </w:hyperlink>
    </w:p>
    <w:p w14:paraId="22C74BDB" w14:textId="06AF27C9" w:rsidR="005A2034" w:rsidRPr="00D95C28" w:rsidRDefault="00D95C28" w:rsidP="00D95C28">
      <w:pPr>
        <w:pStyle w:val="TableofFigures"/>
        <w:tabs>
          <w:tab w:val="right" w:leader="dot" w:pos="8777"/>
        </w:tabs>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D862D6" w:rsidRPr="00D95C28">
        <w:rPr>
          <w:rFonts w:ascii="Times New Roman" w:hAnsi="Times New Roman" w:cs="Times New Roman"/>
          <w:b/>
          <w:sz w:val="24"/>
          <w:szCs w:val="24"/>
        </w:rPr>
        <w:fldChar w:fldCharType="begin"/>
      </w:r>
      <w:r w:rsidR="00D862D6" w:rsidRPr="00D95C28">
        <w:rPr>
          <w:rFonts w:ascii="Times New Roman" w:hAnsi="Times New Roman" w:cs="Times New Roman"/>
          <w:b/>
          <w:sz w:val="24"/>
          <w:szCs w:val="24"/>
        </w:rPr>
        <w:instrText xml:space="preserve"> TOC \h \z \c "Figure 4." </w:instrText>
      </w:r>
      <w:r w:rsidR="00D862D6" w:rsidRPr="00D95C28">
        <w:rPr>
          <w:rFonts w:ascii="Times New Roman" w:hAnsi="Times New Roman" w:cs="Times New Roman"/>
          <w:b/>
          <w:sz w:val="24"/>
          <w:szCs w:val="24"/>
        </w:rPr>
        <w:fldChar w:fldCharType="separate"/>
      </w:r>
      <w:hyperlink w:anchor="_Toc536027526" w:history="1">
        <w:r w:rsidR="005A2034" w:rsidRPr="00D95C28">
          <w:rPr>
            <w:rStyle w:val="Hyperlink"/>
            <w:rFonts w:ascii="Times New Roman" w:hAnsi="Times New Roman" w:cs="Times New Roman"/>
            <w:b/>
            <w:noProof/>
            <w:color w:val="auto"/>
            <w:sz w:val="24"/>
            <w:szCs w:val="24"/>
          </w:rPr>
          <w:t>Figure 4. 1 Mean seedling h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0</w:t>
        </w:r>
        <w:r w:rsidR="005A2034" w:rsidRPr="00D95C28">
          <w:rPr>
            <w:rFonts w:ascii="Times New Roman" w:hAnsi="Times New Roman" w:cs="Times New Roman"/>
            <w:noProof/>
            <w:webHidden/>
            <w:sz w:val="24"/>
            <w:szCs w:val="24"/>
          </w:rPr>
          <w:fldChar w:fldCharType="end"/>
        </w:r>
      </w:hyperlink>
    </w:p>
    <w:p w14:paraId="52B5DCFC" w14:textId="7C1D27B1"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7" w:history="1">
        <w:r w:rsidR="005A2034" w:rsidRPr="00D95C28">
          <w:rPr>
            <w:rStyle w:val="Hyperlink"/>
            <w:rFonts w:ascii="Times New Roman" w:hAnsi="Times New Roman" w:cs="Times New Roman"/>
            <w:b/>
            <w:noProof/>
            <w:color w:val="auto"/>
            <w:sz w:val="24"/>
            <w:szCs w:val="24"/>
          </w:rPr>
          <w:t>Figure 4. 2 Variation of Mean seedling dry w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7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2</w:t>
        </w:r>
        <w:r w:rsidR="005A2034" w:rsidRPr="00D95C28">
          <w:rPr>
            <w:rFonts w:ascii="Times New Roman" w:hAnsi="Times New Roman" w:cs="Times New Roman"/>
            <w:noProof/>
            <w:webHidden/>
            <w:sz w:val="24"/>
            <w:szCs w:val="24"/>
          </w:rPr>
          <w:fldChar w:fldCharType="end"/>
        </w:r>
      </w:hyperlink>
    </w:p>
    <w:p w14:paraId="25EB93E1" w14:textId="1E0122B3"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8" w:history="1">
        <w:r w:rsidR="005A2034" w:rsidRPr="00D95C28">
          <w:rPr>
            <w:rStyle w:val="Hyperlink"/>
            <w:rFonts w:ascii="Times New Roman" w:hAnsi="Times New Roman" w:cs="Times New Roman"/>
            <w:b/>
            <w:noProof/>
            <w:color w:val="auto"/>
            <w:sz w:val="24"/>
            <w:szCs w:val="24"/>
          </w:rPr>
          <w:t>Figure 4. 3 Variation of Mean total root length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8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4</w:t>
        </w:r>
        <w:r w:rsidR="005A2034" w:rsidRPr="00D95C28">
          <w:rPr>
            <w:rFonts w:ascii="Times New Roman" w:hAnsi="Times New Roman" w:cs="Times New Roman"/>
            <w:noProof/>
            <w:webHidden/>
            <w:sz w:val="24"/>
            <w:szCs w:val="24"/>
          </w:rPr>
          <w:fldChar w:fldCharType="end"/>
        </w:r>
      </w:hyperlink>
    </w:p>
    <w:p w14:paraId="5994DA88" w14:textId="6939986D"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9" w:history="1">
        <w:r w:rsidR="005A2034" w:rsidRPr="00D95C28">
          <w:rPr>
            <w:rStyle w:val="Hyperlink"/>
            <w:rFonts w:ascii="Times New Roman" w:hAnsi="Times New Roman" w:cs="Times New Roman"/>
            <w:b/>
            <w:noProof/>
            <w:color w:val="auto"/>
            <w:sz w:val="24"/>
            <w:szCs w:val="24"/>
          </w:rPr>
          <w:t>Figure 4. 4 Mean number of seedlings dispensed per hill from the transplanter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9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6</w:t>
        </w:r>
        <w:r w:rsidR="005A2034" w:rsidRPr="00D95C28">
          <w:rPr>
            <w:rFonts w:ascii="Times New Roman" w:hAnsi="Times New Roman" w:cs="Times New Roman"/>
            <w:noProof/>
            <w:webHidden/>
            <w:sz w:val="24"/>
            <w:szCs w:val="24"/>
          </w:rPr>
          <w:fldChar w:fldCharType="end"/>
        </w:r>
      </w:hyperlink>
    </w:p>
    <w:p w14:paraId="3E906B4C" w14:textId="55FA692C"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0" w:history="1">
        <w:r w:rsidR="005A2034" w:rsidRPr="00D95C28">
          <w:rPr>
            <w:rStyle w:val="Hyperlink"/>
            <w:rFonts w:ascii="Times New Roman" w:hAnsi="Times New Roman" w:cs="Times New Roman"/>
            <w:b/>
            <w:noProof/>
            <w:color w:val="auto"/>
            <w:sz w:val="24"/>
            <w:szCs w:val="24"/>
          </w:rPr>
          <w:t>Figure 4. 5 Leaf greenness of seedling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0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8</w:t>
        </w:r>
        <w:r w:rsidR="005A2034" w:rsidRPr="00D95C28">
          <w:rPr>
            <w:rFonts w:ascii="Times New Roman" w:hAnsi="Times New Roman" w:cs="Times New Roman"/>
            <w:noProof/>
            <w:webHidden/>
            <w:sz w:val="24"/>
            <w:szCs w:val="24"/>
          </w:rPr>
          <w:fldChar w:fldCharType="end"/>
        </w:r>
      </w:hyperlink>
    </w:p>
    <w:p w14:paraId="45711EEC" w14:textId="43BFB38D"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1" w:history="1">
        <w:r w:rsidR="005A2034" w:rsidRPr="00D95C28">
          <w:rPr>
            <w:rStyle w:val="Hyperlink"/>
            <w:rFonts w:ascii="Times New Roman" w:hAnsi="Times New Roman" w:cs="Times New Roman"/>
            <w:b/>
            <w:noProof/>
            <w:color w:val="auto"/>
            <w:sz w:val="24"/>
            <w:szCs w:val="24"/>
          </w:rPr>
          <w:t>Figure 4. 6 Mean seedling height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1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2</w:t>
        </w:r>
        <w:r w:rsidR="005A2034" w:rsidRPr="00D95C28">
          <w:rPr>
            <w:rFonts w:ascii="Times New Roman" w:hAnsi="Times New Roman" w:cs="Times New Roman"/>
            <w:noProof/>
            <w:webHidden/>
            <w:sz w:val="24"/>
            <w:szCs w:val="24"/>
          </w:rPr>
          <w:fldChar w:fldCharType="end"/>
        </w:r>
      </w:hyperlink>
    </w:p>
    <w:p w14:paraId="1FBC152F" w14:textId="29C5DB32"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2" w:history="1">
        <w:r w:rsidR="005A2034" w:rsidRPr="00D95C28">
          <w:rPr>
            <w:rStyle w:val="Hyperlink"/>
            <w:rFonts w:ascii="Times New Roman" w:hAnsi="Times New Roman" w:cs="Times New Roman"/>
            <w:b/>
            <w:noProof/>
            <w:color w:val="auto"/>
            <w:sz w:val="24"/>
            <w:szCs w:val="24"/>
          </w:rPr>
          <w:t>Figure 4. 7 Mean dry weight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2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4</w:t>
        </w:r>
        <w:r w:rsidR="005A2034" w:rsidRPr="00D95C28">
          <w:rPr>
            <w:rFonts w:ascii="Times New Roman" w:hAnsi="Times New Roman" w:cs="Times New Roman"/>
            <w:noProof/>
            <w:webHidden/>
            <w:sz w:val="24"/>
            <w:szCs w:val="24"/>
          </w:rPr>
          <w:fldChar w:fldCharType="end"/>
        </w:r>
      </w:hyperlink>
    </w:p>
    <w:p w14:paraId="0D857090" w14:textId="39D02BA1"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3" w:history="1">
        <w:r w:rsidR="005A2034" w:rsidRPr="00D95C28">
          <w:rPr>
            <w:rStyle w:val="Hyperlink"/>
            <w:rFonts w:ascii="Times New Roman" w:hAnsi="Times New Roman" w:cs="Times New Roman"/>
            <w:b/>
            <w:noProof/>
            <w:color w:val="auto"/>
            <w:sz w:val="24"/>
            <w:szCs w:val="24"/>
          </w:rPr>
          <w:t>Figure 4. 8 Mean total root length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3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6</w:t>
        </w:r>
        <w:r w:rsidR="005A2034" w:rsidRPr="00D95C28">
          <w:rPr>
            <w:rFonts w:ascii="Times New Roman" w:hAnsi="Times New Roman" w:cs="Times New Roman"/>
            <w:noProof/>
            <w:webHidden/>
            <w:sz w:val="24"/>
            <w:szCs w:val="24"/>
          </w:rPr>
          <w:fldChar w:fldCharType="end"/>
        </w:r>
      </w:hyperlink>
    </w:p>
    <w:p w14:paraId="533BF889" w14:textId="2B5A091E"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4" w:history="1">
        <w:r w:rsidR="005A2034" w:rsidRPr="00D95C28">
          <w:rPr>
            <w:rStyle w:val="Hyperlink"/>
            <w:rFonts w:ascii="Times New Roman" w:hAnsi="Times New Roman" w:cs="Times New Roman"/>
            <w:b/>
            <w:noProof/>
            <w:color w:val="auto"/>
            <w:sz w:val="24"/>
            <w:szCs w:val="24"/>
          </w:rPr>
          <w:t>Figure 4. 9 Leaf greenness of seedling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4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7</w:t>
        </w:r>
        <w:r w:rsidR="005A2034" w:rsidRPr="00D95C28">
          <w:rPr>
            <w:rFonts w:ascii="Times New Roman" w:hAnsi="Times New Roman" w:cs="Times New Roman"/>
            <w:noProof/>
            <w:webHidden/>
            <w:sz w:val="24"/>
            <w:szCs w:val="24"/>
          </w:rPr>
          <w:fldChar w:fldCharType="end"/>
        </w:r>
      </w:hyperlink>
    </w:p>
    <w:p w14:paraId="3EBA90C3" w14:textId="1B224D60"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5" w:history="1">
        <w:r w:rsidR="005A2034" w:rsidRPr="00D95C28">
          <w:rPr>
            <w:rStyle w:val="Hyperlink"/>
            <w:rFonts w:ascii="Times New Roman" w:hAnsi="Times New Roman" w:cs="Times New Roman"/>
            <w:b/>
            <w:noProof/>
            <w:color w:val="auto"/>
            <w:sz w:val="24"/>
            <w:szCs w:val="24"/>
          </w:rPr>
          <w:t>Figure 4.10 Mean Plant height at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5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9</w:t>
        </w:r>
        <w:r w:rsidR="005A2034" w:rsidRPr="00D95C28">
          <w:rPr>
            <w:rFonts w:ascii="Times New Roman" w:hAnsi="Times New Roman" w:cs="Times New Roman"/>
            <w:noProof/>
            <w:webHidden/>
            <w:sz w:val="24"/>
            <w:szCs w:val="24"/>
          </w:rPr>
          <w:fldChar w:fldCharType="end"/>
        </w:r>
      </w:hyperlink>
    </w:p>
    <w:p w14:paraId="16505F63" w14:textId="1B5B4681"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6" w:history="1">
        <w:r w:rsidR="005A2034" w:rsidRPr="00D95C28">
          <w:rPr>
            <w:rStyle w:val="Hyperlink"/>
            <w:rFonts w:ascii="Times New Roman" w:hAnsi="Times New Roman" w:cs="Times New Roman"/>
            <w:b/>
            <w:noProof/>
            <w:color w:val="auto"/>
            <w:sz w:val="24"/>
            <w:szCs w:val="24"/>
          </w:rPr>
          <w:t>Figure 4. 11 Ground cover %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1</w:t>
        </w:r>
        <w:r w:rsidR="005A2034" w:rsidRPr="00D95C28">
          <w:rPr>
            <w:rFonts w:ascii="Times New Roman" w:hAnsi="Times New Roman" w:cs="Times New Roman"/>
            <w:noProof/>
            <w:webHidden/>
            <w:sz w:val="24"/>
            <w:szCs w:val="24"/>
          </w:rPr>
          <w:fldChar w:fldCharType="end"/>
        </w:r>
      </w:hyperlink>
    </w:p>
    <w:p w14:paraId="24680493" w14:textId="5B4DB8DE"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7" w:history="1">
        <w:r w:rsidR="005A2034" w:rsidRPr="00D95C28">
          <w:rPr>
            <w:rStyle w:val="Hyperlink"/>
            <w:rFonts w:ascii="Times New Roman" w:hAnsi="Times New Roman" w:cs="Times New Roman"/>
            <w:b/>
            <w:noProof/>
            <w:color w:val="auto"/>
            <w:sz w:val="24"/>
            <w:szCs w:val="24"/>
          </w:rPr>
          <w:t>Figure 4. 12 Number of plants per square meter in (a) Bg 360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7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3</w:t>
        </w:r>
        <w:r w:rsidR="005A2034" w:rsidRPr="00D95C28">
          <w:rPr>
            <w:rFonts w:ascii="Times New Roman" w:hAnsi="Times New Roman" w:cs="Times New Roman"/>
            <w:noProof/>
            <w:webHidden/>
            <w:sz w:val="24"/>
            <w:szCs w:val="24"/>
          </w:rPr>
          <w:fldChar w:fldCharType="end"/>
        </w:r>
      </w:hyperlink>
    </w:p>
    <w:p w14:paraId="45844A4D" w14:textId="72A70E94" w:rsidR="005A2034"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8" w:history="1">
        <w:r w:rsidR="005A2034" w:rsidRPr="00D95C28">
          <w:rPr>
            <w:rStyle w:val="Hyperlink"/>
            <w:rFonts w:ascii="Times New Roman" w:hAnsi="Times New Roman" w:cs="Times New Roman"/>
            <w:b/>
            <w:noProof/>
            <w:color w:val="auto"/>
            <w:sz w:val="24"/>
            <w:szCs w:val="24"/>
          </w:rPr>
          <w:t>Figure 4. 13 Number of tillers per square meter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8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5</w:t>
        </w:r>
        <w:r w:rsidR="005A2034" w:rsidRPr="00D95C28">
          <w:rPr>
            <w:rFonts w:ascii="Times New Roman" w:hAnsi="Times New Roman" w:cs="Times New Roman"/>
            <w:noProof/>
            <w:webHidden/>
            <w:sz w:val="24"/>
            <w:szCs w:val="24"/>
          </w:rPr>
          <w:fldChar w:fldCharType="end"/>
        </w:r>
      </w:hyperlink>
    </w:p>
    <w:p w14:paraId="7F235013" w14:textId="725444F9" w:rsidR="005A2034" w:rsidRPr="00D95C28" w:rsidRDefault="006778C4" w:rsidP="00D95C28">
      <w:pPr>
        <w:pStyle w:val="TableofFigures"/>
        <w:tabs>
          <w:tab w:val="right" w:leader="dot" w:pos="8777"/>
        </w:tabs>
        <w:spacing w:line="480" w:lineRule="auto"/>
        <w:rPr>
          <w:rStyle w:val="Hyperlink"/>
          <w:rFonts w:ascii="Times New Roman" w:hAnsi="Times New Roman" w:cs="Times New Roman"/>
          <w:noProof/>
          <w:color w:val="auto"/>
          <w:sz w:val="24"/>
          <w:szCs w:val="24"/>
        </w:rPr>
      </w:pPr>
      <w:hyperlink w:anchor="_Toc536027539" w:history="1">
        <w:r w:rsidR="005A2034" w:rsidRPr="00D95C28">
          <w:rPr>
            <w:rStyle w:val="Hyperlink"/>
            <w:rFonts w:ascii="Times New Roman" w:hAnsi="Times New Roman" w:cs="Times New Roman"/>
            <w:b/>
            <w:noProof/>
            <w:color w:val="auto"/>
            <w:sz w:val="24"/>
            <w:szCs w:val="24"/>
          </w:rPr>
          <w:t>Figure 4. 14 Leaf greenness of plant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9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6</w:t>
        </w:r>
        <w:r w:rsidR="005A2034" w:rsidRPr="00D95C28">
          <w:rPr>
            <w:rFonts w:ascii="Times New Roman" w:hAnsi="Times New Roman" w:cs="Times New Roman"/>
            <w:noProof/>
            <w:webHidden/>
            <w:sz w:val="24"/>
            <w:szCs w:val="24"/>
          </w:rPr>
          <w:fldChar w:fldCharType="end"/>
        </w:r>
      </w:hyperlink>
    </w:p>
    <w:p w14:paraId="25E6F6CD" w14:textId="4E1C2AE7" w:rsidR="00D95C28" w:rsidRPr="00D95C28" w:rsidRDefault="00D95C28" w:rsidP="00D95C28">
      <w:pPr>
        <w:spacing w:line="480" w:lineRule="auto"/>
        <w:rPr>
          <w:rFonts w:ascii="Times New Roman" w:hAnsi="Times New Roman" w:cs="Times New Roman"/>
          <w:sz w:val="24"/>
          <w:szCs w:val="24"/>
        </w:rPr>
      </w:pPr>
    </w:p>
    <w:p w14:paraId="29A6CD04" w14:textId="7F13D7E8" w:rsidR="00D95C28" w:rsidRPr="00D95C28" w:rsidRDefault="00D95C28" w:rsidP="00D95C28">
      <w:pPr>
        <w:spacing w:line="480" w:lineRule="auto"/>
        <w:rPr>
          <w:rFonts w:ascii="Times New Roman" w:hAnsi="Times New Roman" w:cs="Times New Roman"/>
          <w:sz w:val="24"/>
          <w:szCs w:val="24"/>
        </w:rPr>
      </w:pPr>
    </w:p>
    <w:p w14:paraId="374EEE18" w14:textId="6A10F0A6" w:rsidR="00D95C28" w:rsidRPr="00D95C28" w:rsidRDefault="00D95C28" w:rsidP="00D95C28">
      <w:pPr>
        <w:spacing w:line="480" w:lineRule="auto"/>
        <w:rPr>
          <w:rFonts w:ascii="Times New Roman" w:hAnsi="Times New Roman" w:cs="Times New Roman"/>
          <w:sz w:val="24"/>
          <w:szCs w:val="24"/>
        </w:rPr>
      </w:pPr>
    </w:p>
    <w:p w14:paraId="1809CE39" w14:textId="0497269C" w:rsidR="00F44353" w:rsidRPr="00D95C28" w:rsidRDefault="00D862D6"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F44353" w:rsidRPr="00D95C28">
        <w:rPr>
          <w:rFonts w:ascii="Times New Roman" w:hAnsi="Times New Roman" w:cs="Times New Roman"/>
          <w:b/>
          <w:sz w:val="24"/>
          <w:szCs w:val="24"/>
        </w:rPr>
        <w:br w:type="page"/>
      </w:r>
    </w:p>
    <w:p w14:paraId="397CEEBD" w14:textId="2637506C" w:rsidR="00D95C28" w:rsidRPr="00FD2EC9" w:rsidRDefault="00D95C28" w:rsidP="00FD2EC9">
      <w:pPr>
        <w:pStyle w:val="Caption"/>
        <w:keepNext/>
        <w:jc w:val="center"/>
        <w:outlineLvl w:val="0"/>
        <w:rPr>
          <w:rFonts w:ascii="Times New Roman" w:hAnsi="Times New Roman" w:cs="Times New Roman"/>
          <w:b/>
          <w:i w:val="0"/>
          <w:color w:val="auto"/>
          <w:sz w:val="24"/>
          <w:szCs w:val="24"/>
        </w:rPr>
      </w:pPr>
      <w:bookmarkStart w:id="8" w:name="_Toc536028791"/>
      <w:bookmarkStart w:id="9" w:name="_Toc533978038"/>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8"/>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77777777" w:rsidR="00D95C28" w:rsidRPr="00FD2EC9" w:rsidRDefault="006778C4"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00D95C28" w:rsidRPr="00FD2EC9">
          <w:rPr>
            <w:rStyle w:val="Hyperlink"/>
            <w:rFonts w:ascii="Times New Roman" w:hAnsi="Times New Roman" w:cs="Times New Roman"/>
            <w:b/>
            <w:noProof/>
            <w:sz w:val="24"/>
            <w:szCs w:val="24"/>
          </w:rPr>
          <w:t>Plate 3. 1 Arrangement of the nursery trays for the experimen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5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0</w:t>
        </w:r>
        <w:r w:rsidR="00D95C28" w:rsidRPr="00FD2EC9">
          <w:rPr>
            <w:rFonts w:ascii="Times New Roman" w:hAnsi="Times New Roman" w:cs="Times New Roman"/>
            <w:noProof/>
            <w:webHidden/>
            <w:sz w:val="24"/>
            <w:szCs w:val="24"/>
          </w:rPr>
          <w:fldChar w:fldCharType="end"/>
        </w:r>
      </w:hyperlink>
    </w:p>
    <w:p w14:paraId="051F5483" w14:textId="77777777" w:rsidR="00D95C28" w:rsidRPr="00FD2EC9" w:rsidRDefault="006778C4"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00D95C28" w:rsidRPr="00FD2EC9">
          <w:rPr>
            <w:rStyle w:val="Hyperlink"/>
            <w:rFonts w:ascii="Times New Roman" w:hAnsi="Times New Roman" w:cs="Times New Roman"/>
            <w:b/>
            <w:noProof/>
            <w:sz w:val="24"/>
            <w:szCs w:val="24"/>
          </w:rPr>
          <w:t>Plate 3. 2 Kubota NSP-4W self-propelled walking behind type transplant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6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3</w:t>
        </w:r>
        <w:r w:rsidR="00D95C28" w:rsidRPr="00FD2EC9">
          <w:rPr>
            <w:rFonts w:ascii="Times New Roman" w:hAnsi="Times New Roman" w:cs="Times New Roman"/>
            <w:noProof/>
            <w:webHidden/>
            <w:sz w:val="24"/>
            <w:szCs w:val="24"/>
          </w:rPr>
          <w:fldChar w:fldCharType="end"/>
        </w:r>
      </w:hyperlink>
    </w:p>
    <w:p w14:paraId="1DF9DE2A" w14:textId="77777777" w:rsidR="00D95C28" w:rsidRPr="00FD2EC9" w:rsidRDefault="006778C4"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00D95C28" w:rsidRPr="00FD2EC9">
          <w:rPr>
            <w:rStyle w:val="Hyperlink"/>
            <w:rFonts w:ascii="Times New Roman" w:hAnsi="Times New Roman" w:cs="Times New Roman"/>
            <w:b/>
            <w:noProof/>
            <w:sz w:val="24"/>
            <w:szCs w:val="24"/>
          </w:rPr>
          <w:t>Plate 3. 3 (a) The root scanner WinRhizo 2016 and (b) scanned image produced by the scann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7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6</w:t>
        </w:r>
        <w:r w:rsidR="00D95C28" w:rsidRPr="00FD2EC9">
          <w:rPr>
            <w:rFonts w:ascii="Times New Roman" w:hAnsi="Times New Roman" w:cs="Times New Roman"/>
            <w:noProof/>
            <w:webHidden/>
            <w:sz w:val="24"/>
            <w:szCs w:val="24"/>
          </w:rPr>
          <w:fldChar w:fldCharType="end"/>
        </w:r>
      </w:hyperlink>
    </w:p>
    <w:p w14:paraId="15CCAA0E" w14:textId="77777777" w:rsidR="00D95C28" w:rsidRPr="00FD2EC9" w:rsidRDefault="006778C4"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00D95C28" w:rsidRPr="00FD2EC9">
          <w:rPr>
            <w:rStyle w:val="Hyperlink"/>
            <w:rFonts w:ascii="Times New Roman" w:hAnsi="Times New Roman" w:cs="Times New Roman"/>
            <w:b/>
            <w:noProof/>
            <w:sz w:val="24"/>
            <w:szCs w:val="24"/>
          </w:rPr>
          <w:t>Plate 3. 4</w:t>
        </w:r>
        <w:r w:rsidR="00D95C28" w:rsidRPr="00FD2EC9">
          <w:rPr>
            <w:rStyle w:val="Hyperlink"/>
            <w:rFonts w:ascii="Times New Roman" w:hAnsi="Times New Roman" w:cs="Times New Roman"/>
            <w:b/>
            <w:bCs/>
            <w:noProof/>
            <w:sz w:val="24"/>
            <w:szCs w:val="24"/>
          </w:rPr>
          <w:t xml:space="preserve"> SPAD meter (MINOLTA 502)</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8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7</w:t>
        </w:r>
        <w:r w:rsidR="00D95C28" w:rsidRPr="00FD2EC9">
          <w:rPr>
            <w:rFonts w:ascii="Times New Roman" w:hAnsi="Times New Roman" w:cs="Times New Roman"/>
            <w:noProof/>
            <w:webHidden/>
            <w:sz w:val="24"/>
            <w:szCs w:val="24"/>
          </w:rPr>
          <w:fldChar w:fldCharType="end"/>
        </w:r>
      </w:hyperlink>
    </w:p>
    <w:p w14:paraId="67A4A8C9" w14:textId="2D3A3339" w:rsidR="00D95C28" w:rsidRPr="00FD2EC9" w:rsidRDefault="006778C4" w:rsidP="00FD2EC9">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00D95C28" w:rsidRPr="00FD2EC9">
          <w:rPr>
            <w:rStyle w:val="Hyperlink"/>
            <w:rFonts w:ascii="Times New Roman" w:hAnsi="Times New Roman" w:cs="Times New Roman"/>
            <w:b/>
            <w:noProof/>
            <w:sz w:val="24"/>
            <w:szCs w:val="24"/>
          </w:rPr>
          <w:t>Plate 3. 5 Layout for measuring ground cover percentage in the blocks.</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9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8</w:t>
        </w:r>
        <w:r w:rsidR="00D95C28"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FD2EC9">
      <w:pPr>
        <w:spacing w:line="480" w:lineRule="auto"/>
        <w:rPr>
          <w:rFonts w:ascii="Times New Roman" w:hAnsi="Times New Roman" w:cs="Times New Roman"/>
          <w:sz w:val="24"/>
          <w:szCs w:val="24"/>
        </w:rPr>
      </w:pPr>
    </w:p>
    <w:p w14:paraId="345C7144" w14:textId="23AE2757" w:rsidR="00FD2EC9" w:rsidRDefault="00FD2EC9" w:rsidP="00FD2EC9">
      <w:pPr>
        <w:pStyle w:val="TableofFigures"/>
        <w:tabs>
          <w:tab w:val="right" w:leader="dot" w:pos="8777"/>
        </w:tabs>
        <w:rPr>
          <w:rFonts w:eastAsiaTheme="minorEastAsia"/>
          <w:noProof/>
        </w:rPr>
      </w:pPr>
    </w:p>
    <w:p w14:paraId="14D46CBE" w14:textId="77777777" w:rsidR="00FD2EC9" w:rsidRPr="00FD2EC9" w:rsidRDefault="00FD2EC9" w:rsidP="00FD2EC9"/>
    <w:p w14:paraId="32EC0EB9" w14:textId="2CA6B6BE" w:rsidR="00D95C28" w:rsidRPr="00A53DEF" w:rsidRDefault="00D95C28" w:rsidP="00D95C28">
      <w:pPr>
        <w:pStyle w:val="Caption"/>
        <w:keepNext/>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pPr>
        <w:pStyle w:val="TableofFigures"/>
        <w:tabs>
          <w:tab w:val="right" w:leader="dot" w:pos="8777"/>
        </w:tabs>
        <w:rPr>
          <w:rFonts w:ascii="Times New Roman" w:hAnsi="Times New Roman" w:cs="Times New Roman"/>
          <w:b/>
          <w:sz w:val="24"/>
          <w:szCs w:val="24"/>
        </w:rPr>
      </w:pPr>
    </w:p>
    <w:p w14:paraId="37F67952" w14:textId="57E33B75" w:rsidR="00FD2EC9" w:rsidRDefault="00D95C28" w:rsidP="00FD2EC9">
      <w:pPr>
        <w:pStyle w:val="TableofFigures"/>
        <w:tabs>
          <w:tab w:val="right" w:leader="dot" w:pos="8777"/>
        </w:tabs>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pPr>
        <w:pStyle w:val="TableofFigures"/>
        <w:tabs>
          <w:tab w:val="right" w:leader="dot" w:pos="8777"/>
        </w:tabs>
        <w:rPr>
          <w:rFonts w:eastAsiaTheme="minorEastAsia"/>
          <w:noProof/>
        </w:rPr>
      </w:pPr>
    </w:p>
    <w:p w14:paraId="5F7A3A2D" w14:textId="3661CD54" w:rsidR="00D862D6" w:rsidRDefault="00D95C28" w:rsidP="00272FDA">
      <w:pPr>
        <w:pStyle w:val="Heading1"/>
        <w:spacing w:before="120" w:after="120"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47931CC6" w14:textId="77777777" w:rsidR="005A2034" w:rsidRDefault="005A2034" w:rsidP="00170F50"/>
    <w:p w14:paraId="6477D319" w14:textId="77777777" w:rsidR="00A53DEF" w:rsidRDefault="00A53DEF"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10" w:name="_Toc536028792"/>
      <w:r w:rsidRPr="00D620CA">
        <w:rPr>
          <w:rFonts w:ascii="Times New Roman" w:hAnsi="Times New Roman" w:cs="Times New Roman"/>
          <w:b/>
          <w:color w:val="auto"/>
          <w:sz w:val="24"/>
          <w:szCs w:val="24"/>
        </w:rPr>
        <w:lastRenderedPageBreak/>
        <w:t>LIST OF TABLES</w:t>
      </w:r>
      <w:bookmarkEnd w:id="10"/>
    </w:p>
    <w:p w14:paraId="449031EF" w14:textId="77777777" w:rsidR="00D620CA" w:rsidRPr="00D620CA" w:rsidRDefault="00D620CA" w:rsidP="00D620CA"/>
    <w:p w14:paraId="1E431161" w14:textId="7C3F5026" w:rsidR="00D95C28" w:rsidRPr="00D95C28" w:rsidRDefault="00D620CA"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Table 3." </w:instrText>
      </w:r>
      <w:r w:rsidRPr="00D95C28">
        <w:rPr>
          <w:rFonts w:ascii="Times New Roman" w:hAnsi="Times New Roman" w:cs="Times New Roman"/>
          <w:b/>
          <w:sz w:val="24"/>
          <w:szCs w:val="24"/>
        </w:rPr>
        <w:fldChar w:fldCharType="separate"/>
      </w:r>
      <w:hyperlink w:anchor="_Toc536027637" w:history="1">
        <w:r w:rsidR="00D95C28" w:rsidRPr="00D95C28">
          <w:rPr>
            <w:rStyle w:val="Hyperlink"/>
            <w:rFonts w:ascii="Times New Roman" w:hAnsi="Times New Roman" w:cs="Times New Roman"/>
            <w:b/>
            <w:noProof/>
            <w:sz w:val="24"/>
            <w:szCs w:val="24"/>
          </w:rPr>
          <w:t>Table 3. 1 Treatment combinations</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637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28</w:t>
        </w:r>
        <w:r w:rsidR="00D95C28" w:rsidRPr="00D95C28">
          <w:rPr>
            <w:rFonts w:ascii="Times New Roman" w:hAnsi="Times New Roman" w:cs="Times New Roman"/>
            <w:noProof/>
            <w:webHidden/>
            <w:sz w:val="24"/>
            <w:szCs w:val="24"/>
          </w:rPr>
          <w:fldChar w:fldCharType="end"/>
        </w:r>
      </w:hyperlink>
    </w:p>
    <w:p w14:paraId="0DFE7EFF" w14:textId="67E6BB5A" w:rsidR="00D95C28"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638" w:history="1">
        <w:r w:rsidR="00D95C28" w:rsidRPr="00D95C28">
          <w:rPr>
            <w:rStyle w:val="Hyperlink"/>
            <w:rFonts w:ascii="Times New Roman" w:hAnsi="Times New Roman" w:cs="Times New Roman"/>
            <w:b/>
            <w:noProof/>
            <w:sz w:val="24"/>
            <w:szCs w:val="24"/>
          </w:rPr>
          <w:t>Table 3. 2 Treatment combinations</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638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29</w:t>
        </w:r>
        <w:r w:rsidR="00D95C28" w:rsidRPr="00D95C28">
          <w:rPr>
            <w:rFonts w:ascii="Times New Roman" w:hAnsi="Times New Roman" w:cs="Times New Roman"/>
            <w:noProof/>
            <w:webHidden/>
            <w:sz w:val="24"/>
            <w:szCs w:val="24"/>
          </w:rPr>
          <w:fldChar w:fldCharType="end"/>
        </w:r>
      </w:hyperlink>
    </w:p>
    <w:p w14:paraId="775ABE6C" w14:textId="6FE76CDC" w:rsidR="00D95C28" w:rsidRPr="00D95C28" w:rsidRDefault="006778C4"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639" w:history="1">
        <w:r w:rsidR="00D95C28" w:rsidRPr="00D95C28">
          <w:rPr>
            <w:rStyle w:val="Hyperlink"/>
            <w:rFonts w:ascii="Times New Roman" w:hAnsi="Times New Roman" w:cs="Times New Roman"/>
            <w:b/>
            <w:noProof/>
            <w:sz w:val="24"/>
            <w:szCs w:val="24"/>
          </w:rPr>
          <w:t>Table 3. 3 Fertilizer recommendation for the three- and half--month age transplanted varieties</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639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34</w:t>
        </w:r>
        <w:r w:rsidR="00D95C28" w:rsidRPr="00D95C28">
          <w:rPr>
            <w:rFonts w:ascii="Times New Roman" w:hAnsi="Times New Roman" w:cs="Times New Roman"/>
            <w:noProof/>
            <w:webHidden/>
            <w:sz w:val="24"/>
            <w:szCs w:val="24"/>
          </w:rPr>
          <w:fldChar w:fldCharType="end"/>
        </w:r>
      </w:hyperlink>
    </w:p>
    <w:p w14:paraId="6F482181" w14:textId="1FBF5CC8" w:rsidR="00D95C28" w:rsidRPr="00D95C28" w:rsidRDefault="006778C4" w:rsidP="00D95C28">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640" w:history="1">
        <w:r w:rsidR="00D95C28" w:rsidRPr="00D95C28">
          <w:rPr>
            <w:rStyle w:val="Hyperlink"/>
            <w:rFonts w:ascii="Times New Roman" w:hAnsi="Times New Roman" w:cs="Times New Roman"/>
            <w:b/>
            <w:noProof/>
            <w:sz w:val="24"/>
            <w:szCs w:val="24"/>
          </w:rPr>
          <w:t>Table 3. 4 Fertilizer recommendation for the three- and half--month age direct seeded varieties</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640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35</w:t>
        </w:r>
        <w:r w:rsidR="00D95C28" w:rsidRPr="00D95C28">
          <w:rPr>
            <w:rFonts w:ascii="Times New Roman" w:hAnsi="Times New Roman" w:cs="Times New Roman"/>
            <w:noProof/>
            <w:webHidden/>
            <w:sz w:val="24"/>
            <w:szCs w:val="24"/>
          </w:rPr>
          <w:fldChar w:fldCharType="end"/>
        </w:r>
      </w:hyperlink>
    </w:p>
    <w:p w14:paraId="0B5736DB" w14:textId="397B38AB" w:rsidR="00D95C28" w:rsidRDefault="00D95C28" w:rsidP="00D95C28">
      <w:pPr>
        <w:spacing w:line="480" w:lineRule="auto"/>
        <w:rPr>
          <w:rFonts w:ascii="Times New Roman" w:hAnsi="Times New Roman" w:cs="Times New Roman"/>
          <w:sz w:val="24"/>
          <w:szCs w:val="24"/>
        </w:rPr>
      </w:pPr>
    </w:p>
    <w:p w14:paraId="4739BD5B" w14:textId="0D221F9B" w:rsidR="00F459AF" w:rsidRDefault="00F459AF" w:rsidP="00D95C28">
      <w:pPr>
        <w:spacing w:line="480" w:lineRule="auto"/>
        <w:rPr>
          <w:rFonts w:ascii="Times New Roman" w:hAnsi="Times New Roman" w:cs="Times New Roman"/>
          <w:sz w:val="24"/>
          <w:szCs w:val="24"/>
        </w:rPr>
      </w:pPr>
    </w:p>
    <w:p w14:paraId="71234516" w14:textId="77777777" w:rsidR="00F459AF" w:rsidRPr="00D95C28" w:rsidRDefault="00F459AF" w:rsidP="00D95C28">
      <w:pPr>
        <w:spacing w:line="480" w:lineRule="auto"/>
        <w:rPr>
          <w:rFonts w:ascii="Times New Roman" w:hAnsi="Times New Roman" w:cs="Times New Roman"/>
          <w:sz w:val="24"/>
          <w:szCs w:val="24"/>
        </w:rPr>
      </w:pPr>
    </w:p>
    <w:p w14:paraId="3C99692D" w14:textId="7FF119A1" w:rsidR="00D620CA" w:rsidRPr="00D862D6" w:rsidRDefault="00D620CA"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1" w:name="_Toc536028793"/>
      <w:r>
        <w:rPr>
          <w:rFonts w:ascii="Times New Roman" w:hAnsi="Times New Roman" w:cs="Times New Roman"/>
          <w:b/>
          <w:color w:val="auto"/>
          <w:sz w:val="24"/>
          <w:szCs w:val="24"/>
        </w:rPr>
        <w:lastRenderedPageBreak/>
        <w:t>ABBREVIATIONS</w:t>
      </w:r>
      <w:bookmarkEnd w:id="11"/>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2" w:name="_Toc536028794"/>
      <w:r w:rsidRPr="00A44BA0">
        <w:rPr>
          <w:rFonts w:ascii="Times New Roman" w:hAnsi="Times New Roman" w:cs="Times New Roman"/>
          <w:b/>
          <w:color w:val="auto"/>
          <w:sz w:val="24"/>
          <w:szCs w:val="24"/>
        </w:rPr>
        <w:lastRenderedPageBreak/>
        <w:t>CHAPTER 01</w:t>
      </w:r>
      <w:bookmarkEnd w:id="9"/>
      <w:bookmarkEnd w:id="12"/>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39"/>
      <w:bookmarkStart w:id="14" w:name="_Toc536028795"/>
      <w:r w:rsidRPr="00A44BA0">
        <w:rPr>
          <w:rFonts w:ascii="Times New Roman" w:hAnsi="Times New Roman" w:cs="Times New Roman"/>
          <w:b/>
          <w:color w:val="auto"/>
          <w:sz w:val="24"/>
          <w:szCs w:val="24"/>
        </w:rPr>
        <w:t>INTRODUCTION</w:t>
      </w:r>
      <w:bookmarkEnd w:id="13"/>
      <w:bookmarkEnd w:id="14"/>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4A3F1CA0"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5" w:name="_Toc533978040"/>
      <w:bookmarkStart w:id="16" w:name="_Toc536028796"/>
      <w:r w:rsidRPr="00A44BA0">
        <w:rPr>
          <w:rFonts w:ascii="Times New Roman" w:hAnsi="Times New Roman" w:cs="Times New Roman"/>
          <w:b/>
          <w:color w:val="auto"/>
          <w:sz w:val="24"/>
          <w:szCs w:val="24"/>
        </w:rPr>
        <w:t>Objectives</w:t>
      </w:r>
      <w:bookmarkEnd w:id="15"/>
      <w:bookmarkEnd w:id="16"/>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7" w:name="_Toc533978041"/>
      <w:bookmarkStart w:id="18" w:name="_Toc536028797"/>
      <w:r w:rsidRPr="00A44BA0">
        <w:rPr>
          <w:rFonts w:ascii="Times New Roman" w:hAnsi="Times New Roman" w:cs="Times New Roman"/>
          <w:b/>
          <w:color w:val="auto"/>
        </w:rPr>
        <w:t>1.1.1 General Objective</w:t>
      </w:r>
      <w:bookmarkEnd w:id="17"/>
      <w:bookmarkEnd w:id="18"/>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9" w:name="_Toc533978042"/>
      <w:bookmarkStart w:id="20" w:name="_Toc536028798"/>
      <w:r w:rsidRPr="00A44BA0">
        <w:rPr>
          <w:rFonts w:ascii="Times New Roman" w:hAnsi="Times New Roman" w:cs="Times New Roman"/>
          <w:b/>
          <w:color w:val="auto"/>
        </w:rPr>
        <w:t>1.1.2 Specific Objective</w:t>
      </w:r>
      <w:bookmarkEnd w:id="19"/>
      <w:bookmarkEnd w:id="2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1"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6028799"/>
      <w:r w:rsidRPr="00A44BA0">
        <w:rPr>
          <w:rFonts w:ascii="Times New Roman" w:hAnsi="Times New Roman" w:cs="Times New Roman"/>
          <w:b/>
          <w:color w:val="auto"/>
          <w:sz w:val="24"/>
          <w:szCs w:val="24"/>
        </w:rPr>
        <w:lastRenderedPageBreak/>
        <w:t>CHAPTER 02</w:t>
      </w:r>
      <w:bookmarkEnd w:id="21"/>
      <w:bookmarkEnd w:id="22"/>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3" w:name="_Toc533978044"/>
      <w:bookmarkStart w:id="24" w:name="_Toc536028800"/>
      <w:r w:rsidRPr="00A44BA0">
        <w:rPr>
          <w:rFonts w:ascii="Times New Roman" w:hAnsi="Times New Roman" w:cs="Times New Roman"/>
          <w:b/>
          <w:color w:val="auto"/>
          <w:sz w:val="24"/>
          <w:szCs w:val="24"/>
        </w:rPr>
        <w:t>LITERATURE REVIEW</w:t>
      </w:r>
      <w:bookmarkEnd w:id="23"/>
      <w:bookmarkEnd w:id="24"/>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5"/>
      <w:bookmarkStart w:id="26" w:name="_Toc536028801"/>
      <w:r w:rsidRPr="00A44BA0">
        <w:rPr>
          <w:rFonts w:ascii="Times New Roman" w:hAnsi="Times New Roman" w:cs="Times New Roman"/>
          <w:b/>
          <w:color w:val="auto"/>
          <w:sz w:val="24"/>
          <w:szCs w:val="24"/>
        </w:rPr>
        <w:t>2.1 Rice plant</w:t>
      </w:r>
      <w:bookmarkEnd w:id="25"/>
      <w:bookmarkEnd w:id="26"/>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46"/>
      <w:bookmarkStart w:id="28" w:name="_Toc536028802"/>
      <w:r w:rsidRPr="00A44BA0">
        <w:rPr>
          <w:rFonts w:ascii="Times New Roman" w:hAnsi="Times New Roman" w:cs="Times New Roman"/>
          <w:b/>
          <w:color w:val="auto"/>
        </w:rPr>
        <w:t>2.11 Botanical Classification</w:t>
      </w:r>
      <w:bookmarkEnd w:id="27"/>
      <w:bookmarkEnd w:id="2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9" w:name="_Toc533978047"/>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6028803"/>
      <w:r w:rsidRPr="00A44BA0">
        <w:rPr>
          <w:rFonts w:ascii="Times New Roman" w:hAnsi="Times New Roman" w:cs="Times New Roman"/>
          <w:b/>
          <w:color w:val="auto"/>
          <w:sz w:val="24"/>
          <w:szCs w:val="24"/>
        </w:rPr>
        <w:t>2.2 Paddy Cultivation in Sri Lanka</w:t>
      </w:r>
      <w:bookmarkEnd w:id="29"/>
      <w:bookmarkEnd w:id="30"/>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1" w:name="_Toc533978048"/>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bookmarkStart w:id="32" w:name="_Toc536028804"/>
      <w:r w:rsidRPr="00A44BA0">
        <w:rPr>
          <w:rFonts w:ascii="Times New Roman" w:hAnsi="Times New Roman" w:cs="Times New Roman"/>
          <w:b/>
          <w:color w:val="auto"/>
          <w:sz w:val="24"/>
          <w:szCs w:val="24"/>
        </w:rPr>
        <w:t>2.3 Constrains to the Rice Cultivation in Sri Lanka</w:t>
      </w:r>
      <w:bookmarkEnd w:id="31"/>
      <w:bookmarkEnd w:id="32"/>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So as 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1F903F09"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3" w:name="_Toc533978049"/>
      <w:bookmarkStart w:id="34" w:name="_Toc536028805"/>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3"/>
      <w:bookmarkEnd w:id="34"/>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5" w:name="_Toc533978050"/>
      <w:bookmarkStart w:id="36" w:name="_Toc536028806"/>
      <w:r w:rsidRPr="00A44BA0">
        <w:rPr>
          <w:rFonts w:ascii="Times New Roman" w:hAnsi="Times New Roman" w:cs="Times New Roman"/>
          <w:b/>
          <w:color w:val="auto"/>
          <w:sz w:val="24"/>
          <w:szCs w:val="24"/>
        </w:rPr>
        <w:lastRenderedPageBreak/>
        <w:t>2.5 Transplanting of Rice</w:t>
      </w:r>
      <w:bookmarkEnd w:id="35"/>
      <w:bookmarkEnd w:id="36"/>
    </w:p>
    <w:p w14:paraId="07094E32" w14:textId="17C472E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most commonly practiced 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9248BC">
        <w:rPr>
          <w:rFonts w:ascii="Times New Roman" w:hAnsi="Times New Roman" w:cs="Times New Roman"/>
          <w:sz w:val="24"/>
          <w:szCs w:val="24"/>
        </w:rPr>
        <w:t>spikelets</w:t>
      </w:r>
      <w:proofErr w:type="spellEnd"/>
      <w:r w:rsidRPr="009248BC">
        <w:rPr>
          <w:rFonts w:ascii="Times New Roman" w:hAnsi="Times New Roman" w:cs="Times New Roman"/>
          <w:sz w:val="24"/>
          <w:szCs w:val="24"/>
        </w:rPr>
        <w:t xml:space="preserve">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8904AA">
      <w:pPr>
        <w:pStyle w:val="Heading3"/>
        <w:spacing w:line="480" w:lineRule="auto"/>
        <w:rPr>
          <w:rFonts w:ascii="Times New Roman" w:hAnsi="Times New Roman" w:cs="Times New Roman"/>
          <w:b/>
          <w:color w:val="auto"/>
        </w:rPr>
      </w:pPr>
      <w:bookmarkStart w:id="37" w:name="_Toc533978051"/>
      <w:bookmarkStart w:id="38" w:name="_Toc536028807"/>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7"/>
      <w:bookmarkEnd w:id="38"/>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9" w:name="_Toc533978052"/>
      <w:bookmarkStart w:id="40" w:name="_Toc536028808"/>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9"/>
      <w:bookmarkEnd w:id="40"/>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5538970E"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1" w:name="_Toc533978053"/>
      <w:bookmarkStart w:id="42" w:name="_Toc536028809"/>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1"/>
      <w:bookmarkEnd w:id="42"/>
    </w:p>
    <w:p w14:paraId="1D39A6EB" w14:textId="5FBCB5D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Gaikwad et al.,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Islam et al., 2016b;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et al.,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3" w:name="_Toc533978054"/>
      <w:bookmarkStart w:id="44" w:name="_Toc536028810"/>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3"/>
      <w:bookmarkEnd w:id="44"/>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5" w:name="_Toc536028811"/>
      <w:r w:rsidRPr="00603DC7">
        <w:rPr>
          <w:rFonts w:ascii="Times New Roman" w:hAnsi="Times New Roman" w:cs="Times New Roman"/>
          <w:b/>
          <w:color w:val="auto"/>
          <w:sz w:val="24"/>
          <w:szCs w:val="24"/>
        </w:rPr>
        <w:t>2.5.3.1.1 Transplanters used in Asian Countries</w:t>
      </w:r>
      <w:bookmarkEnd w:id="45"/>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w:t>
      </w:r>
      <w:proofErr w:type="spellStart"/>
      <w:r w:rsidR="00AC1E1E">
        <w:rPr>
          <w:rFonts w:ascii="Times New Roman" w:hAnsi="Times New Roman" w:cs="Times New Roman"/>
          <w:sz w:val="24"/>
          <w:szCs w:val="24"/>
        </w:rPr>
        <w:t>hr</w:t>
      </w:r>
      <w:proofErr w:type="spellEnd"/>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21D0D39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d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Alizadeh et al., 2011; Awal and Ziauddin, 2013; A. K. M. S. Islam et al.,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028812"/>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al.,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Islam et al.,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0D93BD2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Rashid et al.,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028813"/>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Alizadeh et al., 2011; A. K. M. S. Islam et al., 2015a; Islam et al., 2016b; Islam and Khan, 2017; Mamun et al.,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Islam et al.,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028814"/>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 Nachit, n.d.; Rani, 2012; Ros et al.,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028815"/>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028816"/>
      <w:r w:rsidRPr="00B1628E">
        <w:rPr>
          <w:rFonts w:ascii="Times New Roman" w:hAnsi="Times New Roman" w:cs="Times New Roman"/>
          <w:b/>
          <w:color w:val="auto"/>
          <w:sz w:val="24"/>
          <w:szCs w:val="24"/>
        </w:rPr>
        <w:t>MATERIALS AND METHODS</w:t>
      </w:r>
      <w:bookmarkEnd w:id="53"/>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028817"/>
      <w:r w:rsidRPr="00B1628E">
        <w:rPr>
          <w:rFonts w:ascii="Times New Roman" w:hAnsi="Times New Roman" w:cs="Times New Roman"/>
          <w:b/>
          <w:color w:val="auto"/>
          <w:sz w:val="24"/>
          <w:szCs w:val="24"/>
        </w:rPr>
        <w:t>3.1 Experimental Location</w:t>
      </w:r>
      <w:bookmarkEnd w:id="54"/>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028818"/>
      <w:r w:rsidRPr="00B1628E">
        <w:rPr>
          <w:rFonts w:ascii="Times New Roman" w:hAnsi="Times New Roman" w:cs="Times New Roman"/>
          <w:b/>
          <w:color w:val="auto"/>
          <w:sz w:val="24"/>
          <w:szCs w:val="24"/>
        </w:rPr>
        <w:t>3.2 Description of the Treatments and Experimental Design</w:t>
      </w:r>
      <w:bookmarkEnd w:id="55"/>
    </w:p>
    <w:p w14:paraId="1FA79F3A" w14:textId="5C4C865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73F2761D" w:rsidR="003E205C" w:rsidRPr="003E205C" w:rsidRDefault="003E205C" w:rsidP="003E205C">
      <w:pPr>
        <w:keepNext/>
        <w:spacing w:line="480" w:lineRule="auto"/>
        <w:jc w:val="both"/>
        <w:rPr>
          <w:rFonts w:ascii="Times New Roman" w:hAnsi="Times New Roman" w:cs="Times New Roman"/>
          <w:b/>
          <w:sz w:val="24"/>
          <w:szCs w:val="24"/>
        </w:rPr>
      </w:pPr>
      <w:bookmarkStart w:id="56" w:name="_Toc536027637"/>
      <w:r w:rsidRPr="003E205C">
        <w:rPr>
          <w:rFonts w:ascii="Times New Roman" w:hAnsi="Times New Roman" w:cs="Times New Roman"/>
          <w:b/>
          <w:sz w:val="24"/>
          <w:szCs w:val="24"/>
        </w:rPr>
        <w:t xml:space="preserve">Table 3. </w:t>
      </w:r>
      <w:r w:rsidRPr="003E205C">
        <w:rPr>
          <w:rFonts w:ascii="Times New Roman" w:hAnsi="Times New Roman" w:cs="Times New Roman"/>
          <w:b/>
          <w:sz w:val="24"/>
          <w:szCs w:val="24"/>
        </w:rPr>
        <w:fldChar w:fldCharType="begin"/>
      </w:r>
      <w:r w:rsidRPr="003E205C">
        <w:rPr>
          <w:rFonts w:ascii="Times New Roman" w:hAnsi="Times New Roman" w:cs="Times New Roman"/>
          <w:b/>
          <w:sz w:val="24"/>
          <w:szCs w:val="24"/>
        </w:rPr>
        <w:instrText xml:space="preserve"> SEQ Table_3. \* ARABIC </w:instrText>
      </w:r>
      <w:r w:rsidRPr="003E205C">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3E205C">
        <w:rPr>
          <w:rFonts w:ascii="Times New Roman" w:hAnsi="Times New Roman" w:cs="Times New Roman"/>
          <w:b/>
          <w:sz w:val="24"/>
          <w:szCs w:val="24"/>
        </w:rPr>
        <w:fldChar w:fldCharType="end"/>
      </w:r>
      <w:r w:rsidRPr="003E205C">
        <w:rPr>
          <w:rFonts w:ascii="Times New Roman" w:hAnsi="Times New Roman" w:cs="Times New Roman"/>
          <w:b/>
          <w:sz w:val="24"/>
          <w:szCs w:val="24"/>
        </w:rPr>
        <w:t xml:space="preserve"> Treatment combinations</w:t>
      </w:r>
      <w:bookmarkEnd w:id="56"/>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0048" behindDoc="0" locked="0" layoutInCell="1" allowOverlap="1" wp14:anchorId="3E58983B" wp14:editId="4753D5E9">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F22F6" w:rsidRDefault="00FF22F6"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4C9DD5A" w:rsidR="00FF22F6" w:rsidRDefault="00FF22F6" w:rsidP="001F1C82">
                                      <w:pPr>
                                        <w:spacing w:line="360" w:lineRule="auto"/>
                                        <w:jc w:val="center"/>
                                      </w:pPr>
                                      <w:r>
                                        <w:t>T1</w:t>
                                      </w:r>
                                    </w:p>
                                    <w:p w14:paraId="765E17B9" w14:textId="7F3DC572" w:rsidR="00FF22F6" w:rsidRDefault="00FF22F6" w:rsidP="001F1C82">
                                      <w:pPr>
                                        <w:spacing w:line="360" w:lineRule="auto"/>
                                        <w:jc w:val="center"/>
                                      </w:pPr>
                                      <w:r>
                                        <w:t>T2</w:t>
                                      </w:r>
                                    </w:p>
                                    <w:p w14:paraId="12C11BD5" w14:textId="7FCC9B13" w:rsidR="00FF22F6" w:rsidRDefault="00FF22F6" w:rsidP="001F1C82">
                                      <w:pPr>
                                        <w:spacing w:line="360" w:lineRule="auto"/>
                                        <w:jc w:val="center"/>
                                      </w:pPr>
                                      <w:r>
                                        <w:t>T3</w:t>
                                      </w:r>
                                    </w:p>
                                    <w:p w14:paraId="1555652A" w14:textId="6766210F" w:rsidR="00FF22F6" w:rsidRDefault="00FF22F6" w:rsidP="001F1C82">
                                      <w:pPr>
                                        <w:spacing w:line="360" w:lineRule="auto"/>
                                        <w:jc w:val="center"/>
                                      </w:pPr>
                                      <w:r>
                                        <w:t>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FF22F6" w:rsidRDefault="00FF22F6"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FF22F6" w:rsidRDefault="00FF22F6"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1650048;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F22F6" w:rsidRDefault="00FF22F6"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F22F6" w:rsidRDefault="00FF22F6"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4C9DD5A" w:rsidR="00FF22F6" w:rsidRDefault="00FF22F6" w:rsidP="001F1C82">
                                <w:pPr>
                                  <w:spacing w:line="360" w:lineRule="auto"/>
                                  <w:jc w:val="center"/>
                                </w:pPr>
                                <w:r>
                                  <w:t>T1</w:t>
                                </w:r>
                              </w:p>
                              <w:p w14:paraId="765E17B9" w14:textId="7F3DC572" w:rsidR="00FF22F6" w:rsidRDefault="00FF22F6" w:rsidP="001F1C82">
                                <w:pPr>
                                  <w:spacing w:line="360" w:lineRule="auto"/>
                                  <w:jc w:val="center"/>
                                </w:pPr>
                                <w:r>
                                  <w:t>T2</w:t>
                                </w:r>
                              </w:p>
                              <w:p w14:paraId="12C11BD5" w14:textId="7FCC9B13" w:rsidR="00FF22F6" w:rsidRDefault="00FF22F6" w:rsidP="001F1C82">
                                <w:pPr>
                                  <w:spacing w:line="360" w:lineRule="auto"/>
                                  <w:jc w:val="center"/>
                                </w:pPr>
                                <w:r>
                                  <w:t>T3</w:t>
                                </w:r>
                              </w:p>
                              <w:p w14:paraId="1555652A" w14:textId="6766210F" w:rsidR="00FF22F6" w:rsidRDefault="00FF22F6" w:rsidP="001F1C82">
                                <w:pPr>
                                  <w:spacing w:line="360" w:lineRule="auto"/>
                                  <w:jc w:val="center"/>
                                </w:pPr>
                                <w:r>
                                  <w:t>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FF22F6" w:rsidRDefault="00FF22F6"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FF22F6" w:rsidRDefault="00FF22F6"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16D71A5A" w14:textId="2B30367E"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69B84B86" w:rsidR="001F1C82" w:rsidRPr="003E205C" w:rsidRDefault="003E205C" w:rsidP="003E205C">
      <w:pPr>
        <w:pStyle w:val="Caption"/>
        <w:jc w:val="both"/>
        <w:rPr>
          <w:rFonts w:ascii="Times New Roman" w:hAnsi="Times New Roman" w:cs="Times New Roman"/>
          <w:b/>
          <w:i w:val="0"/>
          <w:color w:val="auto"/>
          <w:sz w:val="24"/>
          <w:szCs w:val="24"/>
        </w:rPr>
      </w:pPr>
      <w:bookmarkStart w:id="57" w:name="_Toc536027638"/>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Treatment combinations</w:t>
      </w:r>
      <w:bookmarkEnd w:id="57"/>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6B14D5FC" wp14:editId="76422BB3">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FF22F6" w:rsidRPr="00DB0F62" w:rsidRDefault="00FF22F6"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F22F6" w:rsidRDefault="00FF22F6"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FF22F6" w:rsidRDefault="00FF22F6"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FF22F6" w:rsidRDefault="00FF22F6"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165107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FF22F6" w:rsidRPr="00DB0F62" w:rsidRDefault="00FF22F6"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F22F6" w:rsidRPr="00DB0F62" w:rsidRDefault="00FF22F6"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F22F6" w:rsidRDefault="00FF22F6"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F22F6" w:rsidRPr="00DB0F62" w:rsidRDefault="00FF22F6"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FF22F6" w:rsidRDefault="00FF22F6"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FF22F6" w:rsidRDefault="00FF22F6"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028819"/>
      <w:r w:rsidRPr="00B1628E">
        <w:rPr>
          <w:rFonts w:ascii="Times New Roman" w:hAnsi="Times New Roman" w:cs="Times New Roman"/>
          <w:b/>
          <w:color w:val="auto"/>
          <w:sz w:val="24"/>
          <w:szCs w:val="24"/>
        </w:rPr>
        <w:t>3.3 Agronomic Practices</w:t>
      </w:r>
      <w:bookmarkEnd w:id="58"/>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9" w:name="_Toc536028820"/>
      <w:r w:rsidRPr="00B1628E">
        <w:rPr>
          <w:rFonts w:ascii="Times New Roman" w:hAnsi="Times New Roman" w:cs="Times New Roman"/>
          <w:b/>
          <w:color w:val="auto"/>
        </w:rPr>
        <w:t>3.3.1 Nursery M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 xml:space="preserve">were distributed uniformly on the trays </w:t>
      </w:r>
      <w:r w:rsidRPr="00B1628E">
        <w:rPr>
          <w:rFonts w:ascii="Times New Roman" w:hAnsi="Times New Roman" w:cs="Times New Roman"/>
          <w:sz w:val="24"/>
          <w:szCs w:val="24"/>
        </w:rPr>
        <w:lastRenderedPageBreak/>
        <w:t>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4144"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16541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FF22F6" w:rsidRPr="007758BC" w:rsidRDefault="00FF22F6"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31CF9E96" w:rsidR="001F1C82"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nursery tray experiment</w:t>
      </w:r>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1652096" behindDoc="0" locked="0" layoutInCell="1" allowOverlap="1" wp14:anchorId="01F94337" wp14:editId="29C8DC3C">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64F3631A" w:rsidR="00A53DEF" w:rsidRPr="00A53DEF" w:rsidRDefault="00A53DEF" w:rsidP="00A53DEF">
      <w:pPr>
        <w:keepNext/>
        <w:jc w:val="both"/>
        <w:rPr>
          <w:rFonts w:ascii="Times New Roman" w:hAnsi="Times New Roman" w:cs="Times New Roman"/>
          <w:b/>
          <w:sz w:val="24"/>
          <w:szCs w:val="24"/>
        </w:rPr>
      </w:pPr>
      <w:bookmarkStart w:id="60" w:name="_Toc536027815"/>
      <w:bookmarkStart w:id="61"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Arrangement of the nursery trays for the experiment</w:t>
      </w:r>
      <w:bookmarkEnd w:id="60"/>
      <w:bookmarkEnd w:id="61"/>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0552D56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 manual 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ar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62" w:name="_Toc536028821"/>
      <w:r w:rsidRPr="00B1628E">
        <w:rPr>
          <w:rFonts w:ascii="Times New Roman" w:hAnsi="Times New Roman" w:cs="Times New Roman"/>
          <w:b/>
          <w:color w:val="auto"/>
        </w:rPr>
        <w:t>3.3.2 Land Preparation</w:t>
      </w:r>
      <w:bookmarkEnd w:id="62"/>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FF22F6" w:rsidRPr="00FA26C5" w:rsidRDefault="00FF22F6" w:rsidP="001F1C82">
                                <w:pPr>
                                  <w:jc w:val="center"/>
                                  <w:rPr>
                                    <w:rFonts w:ascii="Times New Roman" w:hAnsi="Times New Roman" w:cs="Times New Roman"/>
                                    <w:sz w:val="24"/>
                                    <w:szCs w:val="24"/>
                                  </w:rPr>
                                </w:pPr>
                                <w:bookmarkStart w:id="63"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3"/>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1653120;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FF22F6" w:rsidRPr="00FA26C5" w:rsidRDefault="00FF22F6"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FF22F6" w:rsidRPr="00FA26C5" w:rsidRDefault="00FF22F6"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7EE24186" w:rsidR="00000DF1"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3</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5" w:name="_Toc536028822"/>
      <w:r w:rsidRPr="00B1628E">
        <w:rPr>
          <w:rFonts w:ascii="Times New Roman" w:hAnsi="Times New Roman" w:cs="Times New Roman"/>
          <w:b/>
          <w:color w:val="auto"/>
        </w:rPr>
        <w:t>3.3.3 Crop Establishment</w:t>
      </w:r>
      <w:bookmarkEnd w:id="65"/>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noProof/>
          <w:sz w:val="24"/>
          <w:szCs w:val="24"/>
        </w:rPr>
        <w:drawing>
          <wp:anchor distT="0" distB="0" distL="114300" distR="114300" simplePos="0" relativeHeight="251698176"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5262BA29" w:rsidR="003E205C" w:rsidRPr="003E205C" w:rsidRDefault="003E205C" w:rsidP="003E205C">
      <w:pPr>
        <w:pStyle w:val="Caption"/>
        <w:rPr>
          <w:rFonts w:ascii="Times New Roman" w:hAnsi="Times New Roman" w:cs="Times New Roman"/>
          <w:b/>
          <w:i w:val="0"/>
          <w:color w:val="auto"/>
          <w:sz w:val="24"/>
          <w:szCs w:val="24"/>
        </w:rPr>
      </w:pPr>
      <w:bookmarkStart w:id="66" w:name="_Toc536027816"/>
      <w:bookmarkStart w:id="67"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Kubota NSP-4W self-propelled walking behind type transplanter</w:t>
      </w:r>
      <w:bookmarkEnd w:id="66"/>
      <w:bookmarkEnd w:id="67"/>
      <w:r w:rsidRPr="003E205C">
        <w:rPr>
          <w:rFonts w:ascii="Times New Roman" w:hAnsi="Times New Roman" w:cs="Times New Roman"/>
          <w:b/>
          <w:i w:val="0"/>
          <w:color w:val="auto"/>
          <w:sz w:val="24"/>
          <w:szCs w:val="24"/>
        </w:rPr>
        <w:t xml:space="preserve"> </w:t>
      </w:r>
    </w:p>
    <w:p w14:paraId="6A4C7F60" w14:textId="77777777" w:rsidR="005A2034" w:rsidRDefault="005A2034" w:rsidP="001F1C82">
      <w:pPr>
        <w:spacing w:line="480" w:lineRule="auto"/>
        <w:jc w:val="both"/>
        <w:rPr>
          <w:rFonts w:ascii="Times New Roman" w:hAnsi="Times New Roman" w:cs="Times New Roman"/>
          <w:sz w:val="24"/>
          <w:szCs w:val="24"/>
        </w:rPr>
      </w:pPr>
    </w:p>
    <w:p w14:paraId="3E492B2C" w14:textId="54EEDACB"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w:t>
      </w:r>
      <w:r w:rsidRPr="00B1628E">
        <w:rPr>
          <w:rFonts w:ascii="Times New Roman" w:hAnsi="Times New Roman" w:cs="Times New Roman"/>
          <w:sz w:val="24"/>
          <w:szCs w:val="24"/>
        </w:rPr>
        <w:lastRenderedPageBreak/>
        <w:t>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F52D57">
      <w:pPr>
        <w:pStyle w:val="Heading3"/>
        <w:spacing w:line="600" w:lineRule="auto"/>
        <w:jc w:val="both"/>
        <w:rPr>
          <w:rFonts w:ascii="Times New Roman" w:hAnsi="Times New Roman" w:cs="Times New Roman"/>
          <w:b/>
          <w:color w:val="auto"/>
        </w:rPr>
      </w:pPr>
      <w:bookmarkStart w:id="68" w:name="_Toc536028823"/>
      <w:r w:rsidRPr="00B1628E">
        <w:rPr>
          <w:rFonts w:ascii="Times New Roman" w:hAnsi="Times New Roman" w:cs="Times New Roman"/>
          <w:b/>
          <w:color w:val="auto"/>
        </w:rPr>
        <w:t>3.3.4 Management Practices</w:t>
      </w:r>
      <w:bookmarkEnd w:id="68"/>
      <w:r w:rsidRPr="00B1628E">
        <w:rPr>
          <w:rFonts w:ascii="Times New Roman" w:hAnsi="Times New Roman" w:cs="Times New Roman"/>
          <w:b/>
          <w:color w:val="auto"/>
        </w:rPr>
        <w:t xml:space="preserve"> </w:t>
      </w:r>
    </w:p>
    <w:p w14:paraId="563414D0" w14:textId="77777777"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69" w:name="_Toc536028824"/>
      <w:r w:rsidRPr="00B1628E">
        <w:rPr>
          <w:rFonts w:ascii="Times New Roman" w:hAnsi="Times New Roman" w:cs="Times New Roman"/>
          <w:b/>
          <w:i w:val="0"/>
          <w:color w:val="auto"/>
          <w:sz w:val="24"/>
          <w:szCs w:val="24"/>
        </w:rPr>
        <w:t>3.3.4.1 Fertilizer Application</w:t>
      </w:r>
      <w:bookmarkEnd w:id="69"/>
    </w:p>
    <w:p w14:paraId="3112F0D4" w14:textId="3EA35E6A"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12F549C5" w14:textId="5FD640EB" w:rsidR="001F1C82" w:rsidRPr="003E205C" w:rsidRDefault="003E205C" w:rsidP="003E205C">
      <w:pPr>
        <w:pStyle w:val="Caption"/>
        <w:rPr>
          <w:rFonts w:ascii="Times New Roman" w:hAnsi="Times New Roman" w:cs="Times New Roman"/>
          <w:b/>
          <w:i w:val="0"/>
          <w:color w:val="auto"/>
          <w:sz w:val="24"/>
          <w:szCs w:val="24"/>
        </w:rPr>
      </w:pPr>
      <w:bookmarkStart w:id="70" w:name="_Toc536027639"/>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 xml:space="preserve">Fertilizer recommendation for the </w:t>
      </w:r>
      <w:r w:rsidR="00F52D57" w:rsidRPr="003E205C">
        <w:rPr>
          <w:rFonts w:ascii="Times New Roman" w:hAnsi="Times New Roman" w:cs="Times New Roman"/>
          <w:b/>
          <w:i w:val="0"/>
          <w:color w:val="auto"/>
          <w:sz w:val="24"/>
          <w:szCs w:val="24"/>
        </w:rPr>
        <w:t>three- and half--month</w:t>
      </w:r>
      <w:r w:rsidR="001F1C82" w:rsidRPr="003E205C">
        <w:rPr>
          <w:rFonts w:ascii="Times New Roman" w:hAnsi="Times New Roman" w:cs="Times New Roman"/>
          <w:b/>
          <w:i w:val="0"/>
          <w:color w:val="auto"/>
          <w:sz w:val="24"/>
          <w:szCs w:val="24"/>
        </w:rPr>
        <w:t xml:space="preserve"> age </w:t>
      </w:r>
      <w:r w:rsidR="00F52D57" w:rsidRPr="003E205C">
        <w:rPr>
          <w:rFonts w:ascii="Times New Roman" w:hAnsi="Times New Roman" w:cs="Times New Roman"/>
          <w:b/>
          <w:i w:val="0"/>
          <w:color w:val="auto"/>
          <w:sz w:val="24"/>
          <w:szCs w:val="24"/>
        </w:rPr>
        <w:t>t</w:t>
      </w:r>
      <w:r w:rsidR="001F1C82" w:rsidRPr="003E205C">
        <w:rPr>
          <w:rFonts w:ascii="Times New Roman" w:hAnsi="Times New Roman" w:cs="Times New Roman"/>
          <w:b/>
          <w:i w:val="0"/>
          <w:color w:val="auto"/>
          <w:sz w:val="24"/>
          <w:szCs w:val="24"/>
        </w:rPr>
        <w:t>ransplanted varieties</w:t>
      </w:r>
      <w:bookmarkEnd w:id="70"/>
      <w:r w:rsidR="001F1C8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0B4A1512" w14:textId="77777777" w:rsidTr="00030DD2">
        <w:tc>
          <w:tcPr>
            <w:tcW w:w="3828"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6F266D5E" w14:textId="408EAE60"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303E9CFF" w14:textId="1F74ACE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D19A133" w14:textId="2243B8CE"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030DD2">
        <w:tc>
          <w:tcPr>
            <w:tcW w:w="3828"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030DD2">
        <w:tc>
          <w:tcPr>
            <w:tcW w:w="3828"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701"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030DD2">
        <w:tc>
          <w:tcPr>
            <w:tcW w:w="3828"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701"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030DD2">
        <w:tc>
          <w:tcPr>
            <w:tcW w:w="3828"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701"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030DD2">
        <w:tc>
          <w:tcPr>
            <w:tcW w:w="3828"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701"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40A8B369"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12B25E3F" w:rsidR="00030DD2" w:rsidRPr="003E205C" w:rsidRDefault="003E205C" w:rsidP="003E205C">
      <w:pPr>
        <w:pStyle w:val="Caption"/>
        <w:rPr>
          <w:rFonts w:ascii="Times New Roman" w:hAnsi="Times New Roman" w:cs="Times New Roman"/>
          <w:b/>
          <w:i w:val="0"/>
          <w:color w:val="auto"/>
          <w:sz w:val="24"/>
          <w:szCs w:val="24"/>
        </w:rPr>
      </w:pPr>
      <w:bookmarkStart w:id="71" w:name="_Toc536027640"/>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Pr="003E205C">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3E205C">
        <w:rPr>
          <w:rFonts w:ascii="Times New Roman" w:hAnsi="Times New Roman" w:cs="Times New Roman"/>
          <w:b/>
          <w:i w:val="0"/>
          <w:color w:val="auto"/>
          <w:sz w:val="24"/>
          <w:szCs w:val="24"/>
        </w:rPr>
        <w:t>Fertilizer recommendation for the three- and half--month age direct seeded varieties</w:t>
      </w:r>
      <w:bookmarkEnd w:id="71"/>
      <w:r w:rsidR="00030DD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1C24BC2C" w14:textId="77777777" w:rsidTr="007C2194">
        <w:tc>
          <w:tcPr>
            <w:tcW w:w="3828"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11D0BAD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0F9BDD0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97A83F2"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7C2194">
        <w:tc>
          <w:tcPr>
            <w:tcW w:w="3828"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7C2194">
        <w:tc>
          <w:tcPr>
            <w:tcW w:w="3828"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701"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7C2194">
        <w:tc>
          <w:tcPr>
            <w:tcW w:w="3828"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701"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7C2194">
        <w:tc>
          <w:tcPr>
            <w:tcW w:w="3828"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701"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7C2194">
        <w:tc>
          <w:tcPr>
            <w:tcW w:w="3828"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701"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A272D13" w:rsidR="001F1C82" w:rsidRPr="00B1628E"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863B62E" w14:textId="2C1283A4"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2" w:name="_Toc536028825"/>
      <w:r w:rsidRPr="00B1628E">
        <w:rPr>
          <w:rFonts w:ascii="Times New Roman" w:hAnsi="Times New Roman" w:cs="Times New Roman"/>
          <w:b/>
          <w:i w:val="0"/>
          <w:color w:val="auto"/>
          <w:sz w:val="24"/>
          <w:szCs w:val="24"/>
        </w:rPr>
        <w:t>3.3.4.2 Weed, Pest and Disease Control</w:t>
      </w:r>
      <w:bookmarkEnd w:id="72"/>
    </w:p>
    <w:p w14:paraId="0450DD4E" w14:textId="398573C1"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4FB67AAB" w14:textId="268CDDDF" w:rsidR="003E205C" w:rsidRDefault="003E205C" w:rsidP="001F1C82">
      <w:pPr>
        <w:spacing w:line="480" w:lineRule="auto"/>
        <w:jc w:val="both"/>
        <w:rPr>
          <w:rFonts w:ascii="Times New Roman" w:hAnsi="Times New Roman" w:cs="Times New Roman"/>
          <w:sz w:val="24"/>
          <w:szCs w:val="24"/>
        </w:rPr>
      </w:pPr>
    </w:p>
    <w:p w14:paraId="05286F22" w14:textId="77777777" w:rsidR="003E205C" w:rsidRDefault="003E205C" w:rsidP="001F1C82">
      <w:pPr>
        <w:spacing w:line="480" w:lineRule="auto"/>
        <w:jc w:val="both"/>
        <w:rPr>
          <w:rFonts w:ascii="Times New Roman" w:hAnsi="Times New Roman" w:cs="Times New Roman"/>
          <w:sz w:val="24"/>
          <w:szCs w:val="24"/>
        </w:rPr>
      </w:pP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3" w:name="_Toc536028826"/>
      <w:r w:rsidRPr="00B1628E">
        <w:rPr>
          <w:rFonts w:ascii="Times New Roman" w:hAnsi="Times New Roman" w:cs="Times New Roman"/>
          <w:b/>
          <w:color w:val="auto"/>
          <w:sz w:val="24"/>
          <w:szCs w:val="24"/>
        </w:rPr>
        <w:t>3.4 Data Collection</w:t>
      </w:r>
      <w:bookmarkEnd w:id="73"/>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99A718D" w:rsidR="001F1C82" w:rsidRPr="00B1628E" w:rsidRDefault="001F1C82" w:rsidP="001F1C82">
      <w:pPr>
        <w:pStyle w:val="Heading3"/>
        <w:spacing w:line="480" w:lineRule="auto"/>
        <w:jc w:val="both"/>
        <w:rPr>
          <w:rFonts w:ascii="Times New Roman" w:hAnsi="Times New Roman" w:cs="Times New Roman"/>
          <w:b/>
          <w:color w:val="auto"/>
        </w:rPr>
      </w:pPr>
      <w:bookmarkStart w:id="74" w:name="_Toc536028827"/>
      <w:r w:rsidRPr="00B1628E">
        <w:rPr>
          <w:rFonts w:ascii="Times New Roman" w:hAnsi="Times New Roman" w:cs="Times New Roman"/>
          <w:b/>
          <w:color w:val="auto"/>
        </w:rPr>
        <w:t xml:space="preserve">3.4.1 Rice </w:t>
      </w:r>
      <w:r w:rsidR="00F52D57">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F52D57">
        <w:rPr>
          <w:rFonts w:ascii="Times New Roman" w:hAnsi="Times New Roman" w:cs="Times New Roman"/>
          <w:b/>
          <w:color w:val="auto"/>
        </w:rPr>
        <w:t>n</w:t>
      </w:r>
      <w:r w:rsidRPr="00B1628E">
        <w:rPr>
          <w:rFonts w:ascii="Times New Roman" w:hAnsi="Times New Roman" w:cs="Times New Roman"/>
          <w:b/>
          <w:color w:val="auto"/>
        </w:rPr>
        <w:t>ursery stage</w:t>
      </w:r>
      <w:bookmarkEnd w:id="74"/>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3DC17F6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6192"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655168"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F4E306" w:rsidR="001F1C82" w:rsidRPr="003E205C" w:rsidRDefault="003E205C" w:rsidP="003E205C">
      <w:pPr>
        <w:pStyle w:val="Caption"/>
        <w:rPr>
          <w:rFonts w:ascii="Times New Roman" w:hAnsi="Times New Roman" w:cs="Times New Roman"/>
          <w:b/>
          <w:i w:val="0"/>
          <w:color w:val="auto"/>
          <w:sz w:val="24"/>
          <w:szCs w:val="24"/>
        </w:rPr>
      </w:pPr>
      <w:bookmarkStart w:id="75" w:name="_Toc536027817"/>
      <w:bookmarkStart w:id="76"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3E205C">
        <w:rPr>
          <w:rFonts w:ascii="Times New Roman" w:hAnsi="Times New Roman" w:cs="Times New Roman"/>
          <w:b/>
          <w:i w:val="0"/>
          <w:color w:val="auto"/>
          <w:sz w:val="24"/>
          <w:szCs w:val="24"/>
        </w:rPr>
        <w:t>(</w:t>
      </w:r>
      <w:r w:rsidR="00FB0033" w:rsidRPr="003E205C">
        <w:rPr>
          <w:rFonts w:ascii="Times New Roman" w:hAnsi="Times New Roman" w:cs="Times New Roman"/>
          <w:b/>
          <w:i w:val="0"/>
          <w:color w:val="auto"/>
          <w:sz w:val="24"/>
          <w:szCs w:val="24"/>
        </w:rPr>
        <w:t xml:space="preserve">a) </w:t>
      </w:r>
      <w:r w:rsidR="001F1C82" w:rsidRPr="003E205C">
        <w:rPr>
          <w:rFonts w:ascii="Times New Roman" w:hAnsi="Times New Roman" w:cs="Times New Roman"/>
          <w:b/>
          <w:i w:val="0"/>
          <w:color w:val="auto"/>
          <w:sz w:val="24"/>
          <w:szCs w:val="24"/>
        </w:rPr>
        <w:t xml:space="preserve">The </w:t>
      </w:r>
      <w:r w:rsidR="00FB0033" w:rsidRPr="003E205C">
        <w:rPr>
          <w:rFonts w:ascii="Times New Roman" w:hAnsi="Times New Roman" w:cs="Times New Roman"/>
          <w:b/>
          <w:i w:val="0"/>
          <w:color w:val="auto"/>
          <w:sz w:val="24"/>
          <w:szCs w:val="24"/>
        </w:rPr>
        <w:t>r</w:t>
      </w:r>
      <w:r w:rsidR="001F1C82" w:rsidRPr="003E205C">
        <w:rPr>
          <w:rFonts w:ascii="Times New Roman" w:hAnsi="Times New Roman" w:cs="Times New Roman"/>
          <w:b/>
          <w:i w:val="0"/>
          <w:color w:val="auto"/>
          <w:sz w:val="24"/>
          <w:szCs w:val="24"/>
        </w:rPr>
        <w:t xml:space="preserve">oot </w:t>
      </w:r>
      <w:r w:rsidR="00FB0033" w:rsidRPr="003E205C">
        <w:rPr>
          <w:rFonts w:ascii="Times New Roman" w:hAnsi="Times New Roman" w:cs="Times New Roman"/>
          <w:b/>
          <w:i w:val="0"/>
          <w:color w:val="auto"/>
          <w:sz w:val="24"/>
          <w:szCs w:val="24"/>
        </w:rPr>
        <w:t>s</w:t>
      </w:r>
      <w:r w:rsidR="001F1C82" w:rsidRPr="003E205C">
        <w:rPr>
          <w:rFonts w:ascii="Times New Roman" w:hAnsi="Times New Roman" w:cs="Times New Roman"/>
          <w:b/>
          <w:i w:val="0"/>
          <w:color w:val="auto"/>
          <w:sz w:val="24"/>
          <w:szCs w:val="24"/>
        </w:rPr>
        <w:t xml:space="preserve">canner WinRhizo 2016 and </w:t>
      </w:r>
      <w:r w:rsidR="00FB0033" w:rsidRPr="003E205C">
        <w:rPr>
          <w:rFonts w:ascii="Times New Roman" w:hAnsi="Times New Roman" w:cs="Times New Roman"/>
          <w:b/>
          <w:i w:val="0"/>
          <w:color w:val="auto"/>
          <w:sz w:val="24"/>
          <w:szCs w:val="24"/>
        </w:rPr>
        <w:t xml:space="preserve">(b) </w:t>
      </w:r>
      <w:r w:rsidR="001F1C82" w:rsidRPr="003E205C">
        <w:rPr>
          <w:rFonts w:ascii="Times New Roman" w:hAnsi="Times New Roman" w:cs="Times New Roman"/>
          <w:b/>
          <w:i w:val="0"/>
          <w:color w:val="auto"/>
          <w:sz w:val="24"/>
          <w:szCs w:val="24"/>
        </w:rPr>
        <w:t xml:space="preserve">scanned image </w:t>
      </w:r>
      <w:r w:rsidR="00FB0033" w:rsidRPr="003E205C">
        <w:rPr>
          <w:rFonts w:ascii="Times New Roman" w:hAnsi="Times New Roman" w:cs="Times New Roman"/>
          <w:b/>
          <w:i w:val="0"/>
          <w:color w:val="auto"/>
          <w:sz w:val="24"/>
          <w:szCs w:val="24"/>
        </w:rPr>
        <w:t>produced by the scanner.</w:t>
      </w:r>
      <w:bookmarkEnd w:id="75"/>
      <w:bookmarkEnd w:id="76"/>
    </w:p>
    <w:p w14:paraId="3605AA34" w14:textId="71F5581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31BB3104" w:rsidR="001F1C82" w:rsidRPr="003E205C" w:rsidRDefault="003E205C" w:rsidP="003E205C">
      <w:pPr>
        <w:pStyle w:val="Caption"/>
        <w:rPr>
          <w:rFonts w:ascii="Times New Roman" w:hAnsi="Times New Roman" w:cs="Times New Roman"/>
          <w:b/>
          <w:bCs/>
          <w:i w:val="0"/>
          <w:sz w:val="24"/>
          <w:szCs w:val="24"/>
        </w:rPr>
      </w:pPr>
      <w:bookmarkStart w:id="77" w:name="_Toc536027818"/>
      <w:bookmarkStart w:id="78"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3E205C">
        <w:rPr>
          <w:rFonts w:ascii="Times New Roman" w:hAnsi="Times New Roman" w:cs="Times New Roman"/>
          <w:b/>
          <w:bCs/>
          <w:i w:val="0"/>
          <w:color w:val="auto"/>
          <w:sz w:val="24"/>
          <w:szCs w:val="24"/>
        </w:rPr>
        <w:t>SPAD meter (MINOLTA 502)</w:t>
      </w:r>
      <w:bookmarkEnd w:id="77"/>
      <w:bookmarkEnd w:id="78"/>
      <w:r w:rsidR="001F1C82" w:rsidRPr="003E205C">
        <w:rPr>
          <w:rFonts w:ascii="Times New Roman" w:hAnsi="Times New Roman" w:cs="Times New Roman"/>
          <w:b/>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5B8CB8AD" w:rsidR="001F1C82" w:rsidRPr="00B1628E" w:rsidRDefault="001F1C82" w:rsidP="001F1C82">
      <w:pPr>
        <w:pStyle w:val="Heading3"/>
        <w:spacing w:line="480" w:lineRule="auto"/>
        <w:jc w:val="both"/>
        <w:rPr>
          <w:rFonts w:ascii="Times New Roman" w:hAnsi="Times New Roman" w:cs="Times New Roman"/>
          <w:b/>
          <w:color w:val="auto"/>
        </w:rPr>
      </w:pPr>
      <w:bookmarkStart w:id="79" w:name="_Toc536028828"/>
      <w:r w:rsidRPr="00B1628E">
        <w:rPr>
          <w:rFonts w:ascii="Times New Roman" w:hAnsi="Times New Roman" w:cs="Times New Roman"/>
          <w:b/>
          <w:color w:val="auto"/>
        </w:rPr>
        <w:t xml:space="preserve">3.4.2 Rice plants during the </w:t>
      </w:r>
      <w:r w:rsidR="00FB0033">
        <w:rPr>
          <w:rFonts w:ascii="Times New Roman" w:hAnsi="Times New Roman" w:cs="Times New Roman"/>
          <w:b/>
          <w:color w:val="auto"/>
        </w:rPr>
        <w:t>e</w:t>
      </w:r>
      <w:r w:rsidRPr="00B1628E">
        <w:rPr>
          <w:rFonts w:ascii="Times New Roman" w:hAnsi="Times New Roman" w:cs="Times New Roman"/>
          <w:b/>
          <w:color w:val="auto"/>
        </w:rPr>
        <w:t>arly growth stage</w:t>
      </w:r>
      <w:bookmarkEnd w:id="79"/>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0" w:name="_Toc535345278"/>
      <w:bookmarkStart w:id="81" w:name="_Toc535486001"/>
      <w:bookmarkStart w:id="82" w:name="_Toc536024925"/>
      <w:bookmarkStart w:id="83" w:name="_Toc536025220"/>
      <w:bookmarkStart w:id="84" w:name="_Toc536028829"/>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0"/>
      <w:bookmarkEnd w:id="81"/>
      <w:bookmarkEnd w:id="82"/>
      <w:bookmarkEnd w:id="83"/>
      <w:bookmarkEnd w:id="84"/>
      <w:r w:rsidRPr="00B1628E">
        <w:rPr>
          <w:rFonts w:ascii="Times New Roman" w:hAnsi="Times New Roman" w:cs="Times New Roman"/>
          <w:color w:val="auto"/>
        </w:rPr>
        <w:t xml:space="preserve"> </w:t>
      </w:r>
    </w:p>
    <w:p w14:paraId="00AF20BF" w14:textId="2FDC2D7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C91E53" w14:textId="3A9D25CD" w:rsidR="005A2034" w:rsidRDefault="005A2034" w:rsidP="001F1C82">
      <w:pPr>
        <w:spacing w:line="480" w:lineRule="auto"/>
        <w:jc w:val="both"/>
        <w:rPr>
          <w:rFonts w:ascii="Times New Roman" w:hAnsi="Times New Roman" w:cs="Times New Roman"/>
          <w:sz w:val="24"/>
          <w:szCs w:val="24"/>
        </w:rPr>
      </w:pPr>
    </w:p>
    <w:p w14:paraId="39C00689" w14:textId="16C7802D" w:rsidR="005A2034" w:rsidRDefault="005A2034" w:rsidP="001F1C82">
      <w:pPr>
        <w:spacing w:line="480" w:lineRule="auto"/>
        <w:jc w:val="both"/>
        <w:rPr>
          <w:rFonts w:ascii="Times New Roman" w:hAnsi="Times New Roman" w:cs="Times New Roman"/>
          <w:sz w:val="24"/>
          <w:szCs w:val="24"/>
        </w:rPr>
      </w:pP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97152"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E8E372A"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77" type="#_x0000_t202" style="position:absolute;left:0;text-align:left;margin-left:108.05pt;margin-top:5.2pt;width:28.75pt;height:22.1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" filled="f" stroked="f" strokeweight="1.5pt">
                <v:textbox>
                  <w:txbxContent>
                    <w:p w14:paraId="052CD2F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78" type="#_x0000_t202" style="position:absolute;left:0;text-align:left;margin-left:116.45pt;margin-top:24.05pt;width:28.75pt;height:20.2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9Mg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" filled="f" stroked="f" strokeweight="1.5pt">
                <v:textbox>
                  <w:txbxContent>
                    <w:p w14:paraId="6F4EE11E" w14:textId="77777777" w:rsidR="00FF22F6" w:rsidRPr="00AB30C0" w:rsidRDefault="00FF22F6"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47CC722E" w:rsidR="001F1C82" w:rsidRDefault="003E205C" w:rsidP="003E205C">
      <w:pPr>
        <w:pStyle w:val="Caption"/>
        <w:rPr>
          <w:rFonts w:ascii="Times New Roman" w:hAnsi="Times New Roman" w:cs="Times New Roman"/>
          <w:b/>
          <w:i w:val="0"/>
          <w:color w:val="auto"/>
          <w:sz w:val="24"/>
          <w:szCs w:val="24"/>
        </w:rPr>
      </w:pPr>
      <w:bookmarkStart w:id="85" w:name="_Toc536027819"/>
      <w:bookmarkStart w:id="86"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Layout for measuring ground cover percentage in the blocks.</w:t>
      </w:r>
      <w:bookmarkEnd w:id="85"/>
      <w:bookmarkEnd w:id="86"/>
    </w:p>
    <w:p w14:paraId="36705FF4" w14:textId="77777777" w:rsidR="005A2034" w:rsidRPr="005A2034" w:rsidRDefault="005A2034" w:rsidP="005A2034"/>
    <w:p w14:paraId="562F1ED1" w14:textId="4361DC92"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BD7A2F1" w14:textId="62CD9CF0" w:rsidR="005E2A56" w:rsidRDefault="005728ED" w:rsidP="005728ED">
      <w:pPr>
        <w:pStyle w:val="Heading2"/>
        <w:spacing w:line="480" w:lineRule="auto"/>
        <w:rPr>
          <w:rFonts w:ascii="Times New Roman" w:hAnsi="Times New Roman" w:cs="Times New Roman"/>
          <w:b/>
          <w:color w:val="auto"/>
          <w:sz w:val="24"/>
          <w:szCs w:val="24"/>
        </w:rPr>
      </w:pPr>
      <w:bookmarkStart w:id="87" w:name="_Toc536028830"/>
      <w:r w:rsidRPr="005728ED">
        <w:rPr>
          <w:rFonts w:ascii="Times New Roman" w:hAnsi="Times New Roman" w:cs="Times New Roman"/>
          <w:b/>
          <w:color w:val="auto"/>
          <w:sz w:val="24"/>
          <w:szCs w:val="24"/>
        </w:rPr>
        <w:t>3.5 Data Analysis</w:t>
      </w:r>
      <w:bookmarkEnd w:id="87"/>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1C57B471" w:rsidR="005E2A56" w:rsidRDefault="005E2A56" w:rsidP="00D45A54"/>
    <w:p w14:paraId="7074E90A" w14:textId="77777777" w:rsidR="00FD2C78" w:rsidRDefault="00FD2C78"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88" w:name="_Toc536028831"/>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8"/>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9" w:name="_Toc536028832"/>
      <w:r w:rsidRPr="00E21FAB">
        <w:rPr>
          <w:rFonts w:ascii="Times New Roman" w:hAnsi="Times New Roman" w:cs="Times New Roman"/>
          <w:b/>
          <w:color w:val="auto"/>
          <w:sz w:val="24"/>
          <w:szCs w:val="24"/>
        </w:rPr>
        <w:t>RESULTS AND DISCUSSION</w:t>
      </w:r>
      <w:bookmarkEnd w:id="89"/>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90" w:name="_Toc536028833"/>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90"/>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91" w:name="_Toc536028834"/>
      <w:r w:rsidRPr="00E771B1">
        <w:rPr>
          <w:rFonts w:ascii="Times New Roman" w:hAnsi="Times New Roman" w:cs="Times New Roman"/>
          <w:b/>
          <w:color w:val="auto"/>
        </w:rPr>
        <w:t>4.1.1 Seedling Growth Parameters</w:t>
      </w:r>
      <w:bookmarkEnd w:id="91"/>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2" w:name="_Toc536028835"/>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92"/>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1616" behindDoc="1" locked="0" layoutInCell="1" allowOverlap="1" wp14:anchorId="22B9F292" wp14:editId="45F103DB">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FF22F6" w:rsidRPr="00931841" w:rsidRDefault="00FF22F6">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079" type="#_x0000_t202" style="position:absolute;left:0;text-align:left;margin-left:6.95pt;margin-top:-1.7pt;width:444.2pt;height:671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uU0w7lACAACvBAAADgAAAAAAAAAAAAAAAAAuAgAAZHJzL2Uyb0RvYy54bWxQSwECLQAUAAYA&#10;CAAAACEAJMws/t4AAAAKAQAADwAAAAAAAAAAAAAAAACqBAAAZHJzL2Rvd25yZXYueG1sUEsFBgAA&#10;AAAEAAQA8wAAALUFAAAAAA==&#10;" fillcolor="white [3201]" strokeweight="1.5pt">
                <v:textbox>
                  <w:txbxContent>
                    <w:p w14:paraId="37C1C88C" w14:textId="77777777" w:rsidR="00FF22F6" w:rsidRPr="00931841" w:rsidRDefault="00FF22F6">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1658240"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FF22F6" w:rsidRPr="00B34C09" w14:paraId="400CEDC0" w14:textId="77777777" w:rsidTr="00AC37BE">
                              <w:trPr>
                                <w:trHeight w:val="170"/>
                              </w:trPr>
                              <w:tc>
                                <w:tcPr>
                                  <w:tcW w:w="1560" w:type="dxa"/>
                                  <w:vAlign w:val="center"/>
                                </w:tcPr>
                                <w:p w14:paraId="523A7117" w14:textId="0291EEC9"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80" type="#_x0000_t202" style="position:absolute;left:0;text-align:left;margin-left:20.5pt;margin-top:237.4pt;width:430.2pt;height:32.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hjQGZj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FF22F6" w:rsidRPr="00B34C09" w14:paraId="400CEDC0" w14:textId="77777777" w:rsidTr="00AC37BE">
                        <w:trPr>
                          <w:trHeight w:val="170"/>
                        </w:trPr>
                        <w:tc>
                          <w:tcPr>
                            <w:tcW w:w="1560" w:type="dxa"/>
                            <w:vAlign w:val="center"/>
                          </w:tcPr>
                          <w:p w14:paraId="523A7117" w14:textId="0291EEC9"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FF22F6" w:rsidRPr="00B34C09" w:rsidRDefault="00FF22F6"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FF22F6" w:rsidRDefault="00FF22F6"/>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p>
    <w:p w14:paraId="2A7DE29B" w14:textId="3B45874D" w:rsidR="00402D81" w:rsidRPr="00FD2C78" w:rsidRDefault="00D862D6" w:rsidP="004D4AE5">
      <w:pPr>
        <w:pStyle w:val="Caption"/>
        <w:numPr>
          <w:ilvl w:val="0"/>
          <w:numId w:val="5"/>
        </w:numPr>
        <w:rPr>
          <w:rFonts w:ascii="Times New Roman" w:hAnsi="Times New Roman" w:cs="Times New Roman"/>
          <w:b/>
          <w:i w:val="0"/>
          <w:color w:val="auto"/>
          <w:sz w:val="24"/>
          <w:szCs w:val="24"/>
        </w:rPr>
      </w:pPr>
      <w:r w:rsidRPr="00FD2C78">
        <w:rPr>
          <w:rFonts w:ascii="Times New Roman" w:hAnsi="Times New Roman" w:cs="Times New Roman"/>
          <w:b/>
          <w:i w:val="0"/>
          <w:color w:val="auto"/>
          <w:sz w:val="24"/>
          <w:szCs w:val="24"/>
        </w:rPr>
        <w:t xml:space="preserve">Mean seedling height at 3, 6, 9 </w:t>
      </w:r>
      <w:r w:rsidR="00E73B8E" w:rsidRPr="00FD2C78">
        <w:rPr>
          <w:rFonts w:ascii="Times New Roman" w:hAnsi="Times New Roman" w:cs="Times New Roman"/>
          <w:b/>
          <w:i w:val="0"/>
          <w:color w:val="auto"/>
          <w:sz w:val="24"/>
          <w:szCs w:val="24"/>
        </w:rPr>
        <w:t>and</w:t>
      </w:r>
      <w:r w:rsidRPr="00FD2C78">
        <w:rPr>
          <w:rFonts w:ascii="Times New Roman" w:hAnsi="Times New Roman" w:cs="Times New Roman"/>
          <w:b/>
          <w:i w:val="0"/>
          <w:color w:val="auto"/>
          <w:sz w:val="24"/>
          <w:szCs w:val="24"/>
        </w:rPr>
        <w:t xml:space="preserve"> 12 DAS in variety Bg 360</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2640" behindDoc="0" locked="0" layoutInCell="1" allowOverlap="1" wp14:anchorId="7A55CE4D" wp14:editId="763A302C">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642880" behindDoc="0" locked="0" layoutInCell="1" allowOverlap="1" wp14:anchorId="59C396F1" wp14:editId="31570A36">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FF22F6" w:rsidRPr="005E2A56" w14:paraId="2CCED92E" w14:textId="77777777" w:rsidTr="001A552C">
                              <w:trPr>
                                <w:trHeight w:val="170"/>
                              </w:trPr>
                              <w:tc>
                                <w:tcPr>
                                  <w:tcW w:w="1139" w:type="dxa"/>
                                  <w:vAlign w:val="center"/>
                                </w:tcPr>
                                <w:p w14:paraId="50B6EF6A" w14:textId="3382432D"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FF22F6" w:rsidRPr="005E2A56" w:rsidRDefault="00FF22F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81" type="#_x0000_t202" style="position:absolute;margin-left:43.65pt;margin-top:19.7pt;width:430.2pt;height:52.8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EPMQIAAFs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BW/JEP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FF22F6" w:rsidRPr="005E2A56" w14:paraId="2CCED92E" w14:textId="77777777" w:rsidTr="001A552C">
                        <w:trPr>
                          <w:trHeight w:val="170"/>
                        </w:trPr>
                        <w:tc>
                          <w:tcPr>
                            <w:tcW w:w="1139" w:type="dxa"/>
                            <w:vAlign w:val="center"/>
                          </w:tcPr>
                          <w:p w14:paraId="50B6EF6A" w14:textId="3382432D"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FF22F6" w:rsidRPr="005E2A56" w:rsidRDefault="00FF22F6"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FF22F6" w:rsidRPr="005E2A56" w:rsidRDefault="00FF22F6"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93" w:name="_Toc533923407"/>
    </w:p>
    <w:p w14:paraId="01E62D1D" w14:textId="14CF981E" w:rsidR="00E73B8E" w:rsidRPr="00FD2C78" w:rsidRDefault="00E73B8E" w:rsidP="004D4AE5">
      <w:pPr>
        <w:pStyle w:val="ListParagraph"/>
        <w:numPr>
          <w:ilvl w:val="0"/>
          <w:numId w:val="5"/>
        </w:numPr>
        <w:rPr>
          <w:b/>
        </w:rPr>
      </w:pPr>
      <w:r w:rsidRPr="00FD2C78">
        <w:rPr>
          <w:b/>
        </w:rPr>
        <w:t>Mean seedling height at 3, 6, 9 and 12 DAS in variety Bg 374</w:t>
      </w:r>
      <w:bookmarkEnd w:id="93"/>
    </w:p>
    <w:p w14:paraId="10FAB5B7" w14:textId="22E25A54" w:rsidR="00DD0D20" w:rsidRDefault="00DD0D20" w:rsidP="009A02B6">
      <w:pPr>
        <w:spacing w:line="480" w:lineRule="auto"/>
        <w:rPr>
          <w:rFonts w:ascii="Times New Roman" w:hAnsi="Times New Roman" w:cs="Times New Roman"/>
          <w:sz w:val="24"/>
          <w:szCs w:val="24"/>
        </w:rPr>
      </w:pPr>
    </w:p>
    <w:p w14:paraId="218EC5F2" w14:textId="061BD406" w:rsidR="00BF2FA3" w:rsidRPr="00931841" w:rsidRDefault="00931841" w:rsidP="00931841">
      <w:pPr>
        <w:pStyle w:val="Caption"/>
        <w:rPr>
          <w:rFonts w:ascii="Times New Roman" w:hAnsi="Times New Roman" w:cs="Times New Roman"/>
          <w:b/>
          <w:i w:val="0"/>
          <w:color w:val="000000" w:themeColor="text1"/>
          <w:sz w:val="24"/>
          <w:szCs w:val="24"/>
        </w:rPr>
      </w:pPr>
      <w:bookmarkStart w:id="94" w:name="_Toc536027526"/>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bookmarkEnd w:id="94"/>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5" w:name="_Toc536028836"/>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95"/>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0592" behindDoc="1" locked="0" layoutInCell="1" allowOverlap="1" wp14:anchorId="2100ABDF" wp14:editId="732F87C4">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82" type="#_x0000_t202" style="position:absolute;margin-left:.75pt;margin-top:3.3pt;width:428pt;height:631.8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CO1rkFSAgAArwQAAA4AAAAAAAAAAAAAAAAALgIAAGRycy9lMm9Eb2MueG1sUEsBAi0AFAAG&#10;AAgAAAAhAK2rAi7dAAAACAEAAA8AAAAAAAAAAAAAAAAArAQAAGRycy9kb3ducmV2LnhtbFBLBQYA&#10;AAAABAAEAPMAAAC2BQAAAAA=&#10;" fillcolor="white [3201]" strokeweight="1.5pt">
                <v:textbox>
                  <w:txbxContent>
                    <w:p w14:paraId="531C136C" w14:textId="77777777" w:rsidR="00FF22F6" w:rsidRDefault="00FF22F6"/>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4688"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1894C59" wp14:editId="006F2DF3">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FF22F6" w:rsidRPr="00777122" w:rsidRDefault="00FF22F6"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83" type="#_x0000_t202" style="position:absolute;margin-left:18.1pt;margin-top:23.3pt;width:1in;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DBo7h0LwIAAFwEAAAOAAAAAAAAAAAAAAAAAC4C&#10;AABkcnMvZTJvRG9jLnhtbFBLAQItABQABgAIAAAAIQARRipo4AAAAAgBAAAPAAAAAAAAAAAAAAAA&#10;AIkEAABkcnMvZG93bnJldi54bWxQSwUGAAAAAAQABADzAAAAlgUAAAAA&#10;" filled="f" stroked="f" strokeweight=".5pt">
                <v:textbox>
                  <w:txbxContent>
                    <w:p w14:paraId="1494E795"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FF22F6" w:rsidRPr="00777122" w:rsidRDefault="00FF22F6"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FD2C78" w:rsidRDefault="00721A62" w:rsidP="004D4AE5">
      <w:pPr>
        <w:pStyle w:val="ListParagraph"/>
        <w:numPr>
          <w:ilvl w:val="0"/>
          <w:numId w:val="7"/>
        </w:numPr>
        <w:spacing w:line="360" w:lineRule="auto"/>
        <w:rPr>
          <w:b/>
        </w:rPr>
      </w:pPr>
      <w:r w:rsidRPr="00FD2C78">
        <w:rPr>
          <w:b/>
        </w:rPr>
        <w:t>Variation of m</w:t>
      </w:r>
      <w:r w:rsidR="007668F8" w:rsidRPr="00FD2C78">
        <w:rPr>
          <w:b/>
        </w:rPr>
        <w:t>ean dry weight</w:t>
      </w:r>
      <w:r w:rsidRPr="00FD2C78">
        <w:rPr>
          <w:b/>
        </w:rPr>
        <w:t xml:space="preserve"> of seedlings</w:t>
      </w:r>
      <w:r w:rsidR="007668F8" w:rsidRPr="00FD2C78">
        <w:rPr>
          <w:b/>
        </w:rPr>
        <w:t xml:space="preserve"> according to </w:t>
      </w:r>
      <w:r w:rsidRPr="00FD2C78">
        <w:rPr>
          <w:b/>
        </w:rPr>
        <w:t>different</w:t>
      </w:r>
      <w:r w:rsidR="007668F8" w:rsidRPr="00FD2C78">
        <w:rPr>
          <w:b/>
        </w:rPr>
        <w:t xml:space="preserve"> seed rate</w:t>
      </w:r>
      <w:r w:rsidRPr="00FD2C78">
        <w:rPr>
          <w:b/>
        </w:rPr>
        <w:t>s</w:t>
      </w:r>
      <w:r w:rsidR="007668F8" w:rsidRPr="00FD2C78">
        <w:rPr>
          <w:b/>
        </w:rPr>
        <w:t xml:space="preserve"> at </w:t>
      </w:r>
      <w:r w:rsidRPr="00FD2C78">
        <w:rPr>
          <w:b/>
        </w:rPr>
        <w:t xml:space="preserve">        </w:t>
      </w:r>
      <w:r w:rsidR="004D4AE5" w:rsidRPr="00FD2C78">
        <w:rPr>
          <w:b/>
        </w:rPr>
        <w:t xml:space="preserve">     </w:t>
      </w:r>
      <w:r w:rsidRPr="00FD2C78">
        <w:rPr>
          <w:b/>
        </w:rPr>
        <w:t>12 DAS</w:t>
      </w:r>
      <w:r w:rsidR="007668F8" w:rsidRPr="00FD2C78">
        <w:rPr>
          <w:b/>
        </w:rPr>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3571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FF22F6" w:rsidRPr="00777122" w:rsidRDefault="00FF22F6"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84" type="#_x0000_t202" style="position:absolute;margin-left:18.25pt;margin-top:6.65pt;width:1in;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" filled="f" stroked="f" strokeweight=".5pt">
                <v:textbox>
                  <w:txbxContent>
                    <w:p w14:paraId="06C7443A" w14:textId="77777777" w:rsidR="00FF22F6" w:rsidRPr="0000360A" w:rsidRDefault="00FF22F6"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FF22F6" w:rsidRPr="00777122" w:rsidRDefault="00FF22F6"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FD2C78" w:rsidRDefault="00721A62" w:rsidP="00C06C34">
      <w:pPr>
        <w:pStyle w:val="ListParagraph"/>
        <w:numPr>
          <w:ilvl w:val="0"/>
          <w:numId w:val="7"/>
        </w:numPr>
        <w:spacing w:line="360" w:lineRule="auto"/>
        <w:rPr>
          <w:b/>
          <w:i/>
        </w:rPr>
      </w:pPr>
      <w:r w:rsidRPr="00FD2C78">
        <w:rPr>
          <w:b/>
        </w:rPr>
        <w:t xml:space="preserve">Variation of mean dry weight of seedlings according to different seed rates at </w:t>
      </w:r>
      <w:r w:rsidR="004D4AE5" w:rsidRPr="00FD2C78">
        <w:rPr>
          <w:b/>
        </w:rPr>
        <w:t xml:space="preserve">        </w:t>
      </w:r>
      <w:r w:rsidRPr="00FD2C78">
        <w:rPr>
          <w:b/>
        </w:rPr>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09EAA511" w:rsidR="00622AE1" w:rsidRDefault="007668F8" w:rsidP="00622AE1">
      <w:pPr>
        <w:spacing w:line="480" w:lineRule="auto"/>
        <w:rPr>
          <w:rFonts w:ascii="Times New Roman" w:hAnsi="Times New Roman" w:cs="Times New Roman"/>
          <w:b/>
          <w:color w:val="000000" w:themeColor="text1"/>
          <w:sz w:val="24"/>
          <w:szCs w:val="24"/>
        </w:rPr>
      </w:pPr>
      <w:bookmarkStart w:id="96" w:name="_Toc536027527"/>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bookmarkEnd w:id="96"/>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7" w:name="_Toc53602883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97"/>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33664" behindDoc="0" locked="0" layoutInCell="1" allowOverlap="1" wp14:anchorId="6EA7EC07" wp14:editId="49386481">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29568" behindDoc="1" locked="0" layoutInCell="1" allowOverlap="1" wp14:anchorId="63E6C717" wp14:editId="13748B2C">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085" type="#_x0000_t202" style="position:absolute;margin-left:-2.25pt;margin-top:4.5pt;width:434.4pt;height:660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" fillcolor="white [3201]" strokeweight="1.5pt">
                <v:textbox>
                  <w:txbxContent>
                    <w:p w14:paraId="2AA94E2F" w14:textId="77777777" w:rsidR="00FF22F6" w:rsidRDefault="00FF22F6"/>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86" type="#_x0000_t202" style="position:absolute;margin-left:36.55pt;margin-top:2.9pt;width:66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fI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pKf+9hCdcT2HPQj4i1fNVjEI/PhhTmcCawb5zw84yEVYDI4SZTU4H79TR/9kSq0UtLijJXU&#10;/9wzJyhRPwySeDuaTOJQpstk+jXHi7u2bK8tZq/vAcd4hBtleRKjf1BnUTrQb7gOy5gVTcxwzF3S&#10;cBbvQz/5uE5cLJfJCcfQsvBo1pbH0BHWCPGme2POnngISOATnKeRFR/o6H17Qpb7ALJJXEWge1RP&#10;+OMIJwpP6xZ35PqevN5/CovfAA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GVZx8gzAgAAXAQAAA4AAAAAAAAAAAAAAAAA&#10;LgIAAGRycy9lMm9Eb2MueG1sUEsBAi0AFAAGAAgAAAAhACrIGc/eAAAABwEAAA8AAAAAAAAAAAAA&#10;AAAAjQQAAGRycy9kb3ducmV2LnhtbFBLBQYAAAAABAAEAPMAAACYBQAAAAA=&#10;" filled="f" stroked="f" strokeweight=".5pt">
                <v:textbox>
                  <w:txbxContent>
                    <w:p w14:paraId="47A25B85" w14:textId="77777777"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FF22F6" w:rsidRDefault="00FF22F6"/>
                  </w:txbxContent>
                </v:textbox>
              </v:shape>
            </w:pict>
          </mc:Fallback>
        </mc:AlternateContent>
      </w:r>
    </w:p>
    <w:p w14:paraId="47A05496" w14:textId="704AE3E1" w:rsidR="00915A59" w:rsidRPr="00FD2C78" w:rsidRDefault="00915A59" w:rsidP="00915A59">
      <w:pPr>
        <w:pStyle w:val="ListParagraph"/>
        <w:numPr>
          <w:ilvl w:val="0"/>
          <w:numId w:val="8"/>
        </w:numPr>
        <w:spacing w:line="360" w:lineRule="auto"/>
        <w:rPr>
          <w:b/>
          <w:i/>
        </w:rPr>
      </w:pPr>
      <w:r w:rsidRPr="00FD2C78">
        <w:rPr>
          <w:b/>
        </w:rPr>
        <w:t xml:space="preserve">Variation of mean </w:t>
      </w:r>
      <w:r w:rsidR="00785C26" w:rsidRPr="00FD2C78">
        <w:rPr>
          <w:b/>
        </w:rPr>
        <w:t>total root length</w:t>
      </w:r>
      <w:r w:rsidRPr="00FD2C78">
        <w:rPr>
          <w:b/>
        </w:rPr>
        <w:t xml:space="preserve"> of seedlings according to different seed rates at 12 DAS in variety Bg </w:t>
      </w:r>
      <w:r w:rsidR="00FD2C78">
        <w:rPr>
          <w:b/>
        </w:rPr>
        <w:t>360</w:t>
      </w:r>
    </w:p>
    <w:p w14:paraId="21A782AA" w14:textId="0AB96E46" w:rsidR="00785C26" w:rsidRPr="00785C26" w:rsidRDefault="00785C26" w:rsidP="00785C26">
      <w:pPr>
        <w:spacing w:line="360" w:lineRule="auto"/>
        <w:rPr>
          <w:i/>
        </w:rPr>
      </w:pPr>
      <w:r>
        <w:rPr>
          <w:noProof/>
        </w:rPr>
        <w:drawing>
          <wp:anchor distT="0" distB="0" distL="114300" distR="114300" simplePos="0" relativeHeight="251662336"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FF22F6" w:rsidRDefault="00FF22F6"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87" type="#_x0000_t202" style="position:absolute;margin-left:36.95pt;margin-top:32.2pt;width:66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G89IpTICAABcBAAADgAAAAAAAAAAAAAA&#10;AAAuAgAAZHJzL2Uyb0RvYy54bWxQSwECLQAUAAYACAAAACEAdvK4deEAAAAJAQAADwAAAAAAAAAA&#10;AAAAAACMBAAAZHJzL2Rvd25yZXYueG1sUEsFBgAAAAAEAAQA8wAAAJoFAAAAAA==&#10;" filled="f" stroked="f" strokeweight=".5pt">
                <v:textbox>
                  <w:txbxContent>
                    <w:p w14:paraId="78EDF613" w14:textId="3A22E20F" w:rsidR="00FF22F6" w:rsidRPr="00785C26" w:rsidRDefault="00FF22F6"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FF22F6" w:rsidRDefault="00FF22F6"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14E80CD4" w:rsidR="00785C26" w:rsidRPr="00FD2C78" w:rsidRDefault="00785C26" w:rsidP="00785C26">
      <w:pPr>
        <w:pStyle w:val="ListParagraph"/>
        <w:numPr>
          <w:ilvl w:val="0"/>
          <w:numId w:val="8"/>
        </w:numPr>
        <w:spacing w:line="360" w:lineRule="auto"/>
        <w:rPr>
          <w:b/>
          <w:i/>
        </w:rPr>
      </w:pPr>
      <w:r w:rsidRPr="00FD2C78">
        <w:rPr>
          <w:b/>
        </w:rPr>
        <w:t>Variation of mean total root length of seedlings according to different seed rates at</w:t>
      </w:r>
      <w:r w:rsidR="00FD2C78">
        <w:rPr>
          <w:b/>
        </w:rPr>
        <w:t xml:space="preserve"> </w:t>
      </w:r>
      <w:r w:rsidRPr="00FD2C78">
        <w:rPr>
          <w:b/>
        </w:rPr>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18600FA8"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bookmarkStart w:id="98" w:name="_Toc536027528"/>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bookmarkEnd w:id="98"/>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9" w:name="_Toc536028838"/>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9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27520" behindDoc="1" locked="0" layoutInCell="1" allowOverlap="1" wp14:anchorId="146483D8" wp14:editId="608E4016">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88" type="#_x0000_t202" style="position:absolute;margin-left:-2.25pt;margin-top:6.3pt;width:436.2pt;height:67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" fillcolor="white [3201]" strokeweight="1.5pt">
                <v:textbox>
                  <w:txbxContent>
                    <w:p w14:paraId="1FEBDB43" w14:textId="77777777" w:rsidR="00FF22F6" w:rsidRDefault="00FF22F6"/>
                  </w:txbxContent>
                </v:textbox>
              </v:shape>
            </w:pict>
          </mc:Fallback>
        </mc:AlternateContent>
      </w:r>
      <w:r>
        <w:rPr>
          <w:noProof/>
        </w:rPr>
        <w:drawing>
          <wp:anchor distT="0" distB="0" distL="114300" distR="114300" simplePos="0" relativeHeight="251636736" behindDoc="0" locked="0" layoutInCell="1" allowOverlap="1" wp14:anchorId="2121FFD6" wp14:editId="4C3D81DB">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100" w:name="_Toc533923412"/>
      <w:r w:rsidRPr="00950E81">
        <w:rPr>
          <w:b/>
        </w:rPr>
        <w:t>Mean number of seedlings dispensed per hill in mechanical transplanting according to seed rates in variety Bg 360</w:t>
      </w:r>
      <w:bookmarkEnd w:id="100"/>
    </w:p>
    <w:p w14:paraId="6357D43E" w14:textId="2B35E864" w:rsidR="00C078B3" w:rsidRDefault="00C078B3" w:rsidP="00C078B3">
      <w:pPr>
        <w:keepNext/>
        <w:spacing w:line="360" w:lineRule="auto"/>
        <w:rPr>
          <w:b/>
        </w:rPr>
      </w:pPr>
      <w:r>
        <w:rPr>
          <w:noProof/>
        </w:rPr>
        <w:drawing>
          <wp:anchor distT="0" distB="0" distL="114300" distR="114300" simplePos="0" relativeHeight="251665408" behindDoc="0" locked="0" layoutInCell="1" allowOverlap="1" wp14:anchorId="59EB6EA6" wp14:editId="6EAB7DAE">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1D72622A" w:rsidR="00C078B3" w:rsidRPr="00CE55FA" w:rsidRDefault="00CE55FA" w:rsidP="00CE55FA">
      <w:pPr>
        <w:pStyle w:val="Caption"/>
        <w:rPr>
          <w:rFonts w:ascii="Times New Roman" w:hAnsi="Times New Roman" w:cs="Times New Roman"/>
          <w:b/>
          <w:i w:val="0"/>
          <w:color w:val="auto"/>
          <w:sz w:val="24"/>
          <w:szCs w:val="24"/>
        </w:rPr>
      </w:pPr>
      <w:bookmarkStart w:id="101" w:name="_Toc536027529"/>
      <w:bookmarkStart w:id="102" w:name="_Toc533923413"/>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bookmarkEnd w:id="101"/>
    </w:p>
    <w:p w14:paraId="2634EE70" w14:textId="55985CA5"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3" w:name="_Toc536028839"/>
      <w:bookmarkEnd w:id="102"/>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bookmarkEnd w:id="103"/>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1667456" behindDoc="0" locked="0" layoutInCell="1" allowOverlap="1" wp14:anchorId="0377EADE" wp14:editId="44017538">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89" type="#_x0000_t202" style="position:absolute;margin-left:36.25pt;margin-top:279.2pt;width:69.35pt;height:2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" filled="f" stroked="f" strokeweight=".5pt">
                <v:textbox>
                  <w:txbxContent>
                    <w:p w14:paraId="5E9ED13A" w14:textId="77777777"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FF22F6" w:rsidRDefault="00FF22F6"/>
                  </w:txbxContent>
                </v:textbox>
              </v:shape>
            </w:pict>
          </mc:Fallback>
        </mc:AlternateContent>
      </w:r>
      <w:r w:rsidR="002920FA">
        <w:rPr>
          <w:noProof/>
        </w:rPr>
        <mc:AlternateContent>
          <mc:Choice Requires="wps">
            <w:drawing>
              <wp:anchor distT="0" distB="0" distL="114300" distR="114300" simplePos="0" relativeHeight="251626496" behindDoc="1" locked="0" layoutInCell="1" allowOverlap="1" wp14:anchorId="5B494E5D" wp14:editId="06FACCA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FF22F6" w:rsidRDefault="00FF22F6"/>
                          <w:p w14:paraId="73568D52" w14:textId="0F1D2703" w:rsidR="00FF22F6" w:rsidRDefault="00FF22F6"/>
                          <w:p w14:paraId="6C6E4B45" w14:textId="5E4A8436" w:rsidR="00FF22F6" w:rsidRDefault="00FF22F6"/>
                          <w:p w14:paraId="6BBEE60E" w14:textId="158C8A25" w:rsidR="00FF22F6" w:rsidRDefault="00FF22F6"/>
                          <w:p w14:paraId="4B9C6603" w14:textId="4A026040" w:rsidR="00FF22F6" w:rsidRDefault="00FF22F6"/>
                          <w:p w14:paraId="583344F3" w14:textId="41E905FA" w:rsidR="00FF22F6" w:rsidRDefault="00FF22F6"/>
                          <w:p w14:paraId="239730A6" w14:textId="7A320833" w:rsidR="00FF22F6" w:rsidRDefault="00FF22F6"/>
                          <w:p w14:paraId="6C7179B2" w14:textId="58569487" w:rsidR="00FF22F6" w:rsidRDefault="00FF22F6"/>
                          <w:p w14:paraId="0C8CEA6B" w14:textId="1509C984" w:rsidR="00FF22F6" w:rsidRDefault="00FF22F6"/>
                          <w:p w14:paraId="33847ABC" w14:textId="7C655775" w:rsidR="00FF22F6" w:rsidRDefault="00FF22F6"/>
                          <w:p w14:paraId="56D9298D" w14:textId="641BDE69" w:rsidR="00FF22F6" w:rsidRDefault="00FF22F6"/>
                          <w:p w14:paraId="1C305A55" w14:textId="06062FD8" w:rsidR="00FF22F6" w:rsidRDefault="00FF22F6"/>
                          <w:p w14:paraId="36663774" w14:textId="0A6A29A5" w:rsidR="00FF22F6" w:rsidRDefault="00FF22F6"/>
                          <w:p w14:paraId="25CC63E1" w14:textId="2D206669" w:rsidR="00FF22F6" w:rsidRDefault="00FF22F6"/>
                          <w:p w14:paraId="4F05A269" w14:textId="4C671432" w:rsidR="00FF22F6" w:rsidRPr="002920FA" w:rsidRDefault="00FF22F6"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FF22F6" w:rsidRDefault="00FF22F6" w:rsidP="006D678B"/>
                          <w:p w14:paraId="2E3B2F5E" w14:textId="2F95011E" w:rsidR="00FF22F6" w:rsidRDefault="00FF22F6" w:rsidP="006D678B"/>
                          <w:p w14:paraId="025898D2" w14:textId="1BEB5741" w:rsidR="00FF22F6" w:rsidRDefault="00FF22F6" w:rsidP="006D678B"/>
                          <w:p w14:paraId="2E7F1D7A" w14:textId="5D9A9906" w:rsidR="00FF22F6" w:rsidRDefault="00FF22F6" w:rsidP="006D678B"/>
                          <w:p w14:paraId="0EED74DE" w14:textId="46A91B86" w:rsidR="00FF22F6" w:rsidRDefault="00FF22F6" w:rsidP="006D678B"/>
                          <w:p w14:paraId="6091CA54" w14:textId="540BF2DF" w:rsidR="00FF22F6" w:rsidRDefault="00FF22F6" w:rsidP="006D678B"/>
                          <w:p w14:paraId="6971469A" w14:textId="39AE69DF" w:rsidR="00FF22F6" w:rsidRDefault="00FF22F6" w:rsidP="006D678B"/>
                          <w:p w14:paraId="73206760" w14:textId="3D2AC623" w:rsidR="00FF22F6" w:rsidRDefault="00FF22F6" w:rsidP="006D678B"/>
                          <w:p w14:paraId="2CFFF4B9" w14:textId="725C2609" w:rsidR="00FF22F6" w:rsidRDefault="00FF22F6" w:rsidP="006D678B"/>
                          <w:p w14:paraId="542C1663" w14:textId="3A63BC31" w:rsidR="00FF22F6" w:rsidRDefault="00FF22F6" w:rsidP="006D678B"/>
                          <w:p w14:paraId="1F3770AE" w14:textId="2CEA84A0" w:rsidR="00FF22F6" w:rsidRDefault="00FF22F6" w:rsidP="006D678B"/>
                          <w:p w14:paraId="3BEEB78E" w14:textId="50049CB9" w:rsidR="00FF22F6" w:rsidRDefault="00FF22F6" w:rsidP="006D678B"/>
                          <w:p w14:paraId="5BFD52C0" w14:textId="205C7F05" w:rsidR="00FF22F6" w:rsidRDefault="00FF22F6" w:rsidP="006D678B"/>
                          <w:p w14:paraId="4852DF82" w14:textId="79CEDD0C" w:rsidR="00FF22F6" w:rsidRPr="002920FA" w:rsidRDefault="00FF22F6"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FF22F6" w:rsidRDefault="00FF22F6"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90" type="#_x0000_t202" style="position:absolute;margin-left:-1.05pt;margin-top:3.95pt;width:441.6pt;height:651.3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g&#10;xXPn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FF22F6" w:rsidRDefault="00FF22F6"/>
                    <w:p w14:paraId="73568D52" w14:textId="0F1D2703" w:rsidR="00FF22F6" w:rsidRDefault="00FF22F6"/>
                    <w:p w14:paraId="6C6E4B45" w14:textId="5E4A8436" w:rsidR="00FF22F6" w:rsidRDefault="00FF22F6"/>
                    <w:p w14:paraId="6BBEE60E" w14:textId="158C8A25" w:rsidR="00FF22F6" w:rsidRDefault="00FF22F6"/>
                    <w:p w14:paraId="4B9C6603" w14:textId="4A026040" w:rsidR="00FF22F6" w:rsidRDefault="00FF22F6"/>
                    <w:p w14:paraId="583344F3" w14:textId="41E905FA" w:rsidR="00FF22F6" w:rsidRDefault="00FF22F6"/>
                    <w:p w14:paraId="239730A6" w14:textId="7A320833" w:rsidR="00FF22F6" w:rsidRDefault="00FF22F6"/>
                    <w:p w14:paraId="6C7179B2" w14:textId="58569487" w:rsidR="00FF22F6" w:rsidRDefault="00FF22F6"/>
                    <w:p w14:paraId="0C8CEA6B" w14:textId="1509C984" w:rsidR="00FF22F6" w:rsidRDefault="00FF22F6"/>
                    <w:p w14:paraId="33847ABC" w14:textId="7C655775" w:rsidR="00FF22F6" w:rsidRDefault="00FF22F6"/>
                    <w:p w14:paraId="56D9298D" w14:textId="641BDE69" w:rsidR="00FF22F6" w:rsidRDefault="00FF22F6"/>
                    <w:p w14:paraId="1C305A55" w14:textId="06062FD8" w:rsidR="00FF22F6" w:rsidRDefault="00FF22F6"/>
                    <w:p w14:paraId="36663774" w14:textId="0A6A29A5" w:rsidR="00FF22F6" w:rsidRDefault="00FF22F6"/>
                    <w:p w14:paraId="25CC63E1" w14:textId="2D206669" w:rsidR="00FF22F6" w:rsidRDefault="00FF22F6"/>
                    <w:p w14:paraId="4F05A269" w14:textId="4C671432" w:rsidR="00FF22F6" w:rsidRPr="002920FA" w:rsidRDefault="00FF22F6"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FF22F6" w:rsidRDefault="00FF22F6" w:rsidP="006D678B"/>
                    <w:p w14:paraId="2E3B2F5E" w14:textId="2F95011E" w:rsidR="00FF22F6" w:rsidRDefault="00FF22F6" w:rsidP="006D678B"/>
                    <w:p w14:paraId="025898D2" w14:textId="1BEB5741" w:rsidR="00FF22F6" w:rsidRDefault="00FF22F6" w:rsidP="006D678B"/>
                    <w:p w14:paraId="2E7F1D7A" w14:textId="5D9A9906" w:rsidR="00FF22F6" w:rsidRDefault="00FF22F6" w:rsidP="006D678B"/>
                    <w:p w14:paraId="0EED74DE" w14:textId="46A91B86" w:rsidR="00FF22F6" w:rsidRDefault="00FF22F6" w:rsidP="006D678B"/>
                    <w:p w14:paraId="6091CA54" w14:textId="540BF2DF" w:rsidR="00FF22F6" w:rsidRDefault="00FF22F6" w:rsidP="006D678B"/>
                    <w:p w14:paraId="6971469A" w14:textId="39AE69DF" w:rsidR="00FF22F6" w:rsidRDefault="00FF22F6" w:rsidP="006D678B"/>
                    <w:p w14:paraId="73206760" w14:textId="3D2AC623" w:rsidR="00FF22F6" w:rsidRDefault="00FF22F6" w:rsidP="006D678B"/>
                    <w:p w14:paraId="2CFFF4B9" w14:textId="725C2609" w:rsidR="00FF22F6" w:rsidRDefault="00FF22F6" w:rsidP="006D678B"/>
                    <w:p w14:paraId="542C1663" w14:textId="3A63BC31" w:rsidR="00FF22F6" w:rsidRDefault="00FF22F6" w:rsidP="006D678B"/>
                    <w:p w14:paraId="1F3770AE" w14:textId="2CEA84A0" w:rsidR="00FF22F6" w:rsidRDefault="00FF22F6" w:rsidP="006D678B"/>
                    <w:p w14:paraId="3BEEB78E" w14:textId="50049CB9" w:rsidR="00FF22F6" w:rsidRDefault="00FF22F6" w:rsidP="006D678B"/>
                    <w:p w14:paraId="5BFD52C0" w14:textId="205C7F05" w:rsidR="00FF22F6" w:rsidRDefault="00FF22F6" w:rsidP="006D678B"/>
                    <w:p w14:paraId="4852DF82" w14:textId="79CEDD0C" w:rsidR="00FF22F6" w:rsidRPr="002920FA" w:rsidRDefault="00FF22F6"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FF22F6" w:rsidRDefault="00FF22F6" w:rsidP="006D678B"/>
                  </w:txbxContent>
                </v:textbox>
              </v:shape>
            </w:pict>
          </mc:Fallback>
        </mc:AlternateContent>
      </w:r>
      <w:r w:rsidR="00675BEA">
        <w:rPr>
          <w:noProof/>
        </w:rPr>
        <w:drawing>
          <wp:anchor distT="0" distB="0" distL="114300" distR="114300" simplePos="0" relativeHeight="251637760"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1668480" behindDoc="0" locked="0" layoutInCell="1" allowOverlap="1" wp14:anchorId="41B1ECB7" wp14:editId="086DD019">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FF22F6" w:rsidRDefault="00FF22F6"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91" type="#_x0000_t202" style="position:absolute;margin-left:36.25pt;margin-top:278.1pt;width:69.3pt;height:2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" filled="f" stroked="f" strokeweight=".5pt">
                <v:textbox>
                  <w:txbxContent>
                    <w:p w14:paraId="4E7BF163" w14:textId="0EEF8491" w:rsidR="00FF22F6" w:rsidRPr="006D3F4D" w:rsidRDefault="00FF22F6"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FF22F6" w:rsidRDefault="00FF22F6" w:rsidP="00CE55FA"/>
                  </w:txbxContent>
                </v:textbox>
              </v:shape>
            </w:pict>
          </mc:Fallback>
        </mc:AlternateContent>
      </w:r>
      <w:r w:rsidR="006D678B">
        <w:rPr>
          <w:noProof/>
        </w:rPr>
        <w:drawing>
          <wp:anchor distT="0" distB="0" distL="114300" distR="114300" simplePos="0" relativeHeight="251666432" behindDoc="0" locked="0" layoutInCell="1" allowOverlap="1" wp14:anchorId="1E46D194" wp14:editId="77D51403">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648C1F55" w:rsidR="00756D89" w:rsidRPr="00CE55FA" w:rsidRDefault="00CE55FA" w:rsidP="00CE55FA">
      <w:pPr>
        <w:pStyle w:val="Caption"/>
        <w:rPr>
          <w:rFonts w:ascii="Times New Roman" w:hAnsi="Times New Roman" w:cs="Times New Roman"/>
          <w:b/>
          <w:i w:val="0"/>
          <w:color w:val="auto"/>
          <w:sz w:val="24"/>
          <w:szCs w:val="24"/>
        </w:rPr>
      </w:pPr>
      <w:bookmarkStart w:id="104" w:name="_Toc536027530"/>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4"/>
    </w:p>
    <w:p w14:paraId="3DE34557" w14:textId="2229A4D6"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5" w:name="_Toc536028840"/>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6 Selection of the Optimum Seed rate for Nursery trays</w:t>
      </w:r>
      <w:bookmarkEnd w:id="105"/>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4A59600F" w:rsidR="00332523" w:rsidRPr="003E205C" w:rsidRDefault="003E205C" w:rsidP="003E205C">
      <w:pPr>
        <w:pStyle w:val="Caption"/>
        <w:rPr>
          <w:rFonts w:ascii="Times New Roman" w:hAnsi="Times New Roman" w:cs="Times New Roman"/>
          <w:b/>
          <w:i w:val="0"/>
          <w:color w:val="auto"/>
          <w:sz w:val="24"/>
          <w:szCs w:val="24"/>
        </w:rPr>
      </w:pPr>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326C1B" w:rsidRPr="003E205C">
        <w:rPr>
          <w:rFonts w:ascii="Times New Roman" w:hAnsi="Times New Roman" w:cs="Times New Roman"/>
          <w:b/>
          <w:i w:val="0"/>
          <w:color w:val="auto"/>
          <w:sz w:val="24"/>
          <w:szCs w:val="24"/>
        </w:rPr>
        <w:t>Tray requirement and cost on tray according to the seed rate</w:t>
      </w:r>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2FCC9B6E" w:rsidR="003D51AE" w:rsidRPr="003E205C" w:rsidRDefault="003E205C" w:rsidP="003E205C">
      <w:pPr>
        <w:pStyle w:val="Caption"/>
        <w:rPr>
          <w:rFonts w:ascii="Times New Roman" w:hAnsi="Times New Roman" w:cs="Times New Roman"/>
          <w:b/>
          <w:i w:val="0"/>
          <w:color w:val="auto"/>
          <w:sz w:val="24"/>
          <w:szCs w:val="24"/>
        </w:rPr>
      </w:pPr>
      <w:bookmarkStart w:id="106" w:name="_Toc533894848"/>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Pr="003E205C">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6D4395" w:rsidRPr="003E205C">
        <w:rPr>
          <w:rFonts w:ascii="Times New Roman" w:hAnsi="Times New Roman" w:cs="Times New Roman"/>
          <w:b/>
          <w:i w:val="0"/>
          <w:color w:val="auto"/>
          <w:sz w:val="24"/>
          <w:szCs w:val="24"/>
        </w:rPr>
        <w:t>Calculation of number of seeds applied to a tray according to the optimum seed rate selected in the both varieties</w:t>
      </w:r>
      <w:bookmarkEnd w:id="106"/>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107" w:name="_Toc536028841"/>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7"/>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108" w:name="_Toc536028842"/>
      <w:r w:rsidRPr="00081FA9">
        <w:rPr>
          <w:rFonts w:ascii="Times New Roman" w:hAnsi="Times New Roman" w:cs="Times New Roman"/>
          <w:b/>
          <w:color w:val="000000" w:themeColor="text1"/>
        </w:rPr>
        <w:t>4.2.1 Growth Parameters of Seedlings</w:t>
      </w:r>
      <w:bookmarkEnd w:id="108"/>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09" w:name="_Toc536028843"/>
      <w:r w:rsidRPr="00081FA9">
        <w:rPr>
          <w:rFonts w:ascii="Times New Roman" w:hAnsi="Times New Roman" w:cs="Times New Roman"/>
          <w:b/>
          <w:i w:val="0"/>
          <w:color w:val="000000" w:themeColor="text1"/>
          <w:sz w:val="24"/>
          <w:szCs w:val="24"/>
        </w:rPr>
        <w:t>4.2.1.1 Seedling Height</w:t>
      </w:r>
      <w:bookmarkEnd w:id="109"/>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5472" behindDoc="1" locked="0" layoutInCell="1" allowOverlap="1" wp14:anchorId="1EF07369" wp14:editId="446DBB7D">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FF22F6" w:rsidRDefault="00FF22F6"/>
                          <w:p w14:paraId="6862D5BF" w14:textId="32AEEA09" w:rsidR="00FF22F6" w:rsidRDefault="00FF22F6"/>
                          <w:p w14:paraId="7B553973" w14:textId="0F89FD59" w:rsidR="00FF22F6" w:rsidRDefault="00FF22F6"/>
                          <w:p w14:paraId="3BC8E984" w14:textId="25B350E9" w:rsidR="00FF22F6" w:rsidRDefault="00FF22F6"/>
                          <w:p w14:paraId="6B33B9F5" w14:textId="3A71D880" w:rsidR="00FF22F6" w:rsidRDefault="00FF22F6"/>
                          <w:p w14:paraId="3C8B80F0" w14:textId="4EDE5A3E" w:rsidR="00FF22F6" w:rsidRDefault="00FF22F6"/>
                          <w:p w14:paraId="4338DB4F" w14:textId="774236EB" w:rsidR="00FF22F6" w:rsidRDefault="00FF22F6"/>
                          <w:p w14:paraId="4241D1AD" w14:textId="7215C0DF" w:rsidR="00FF22F6" w:rsidRDefault="00FF22F6"/>
                          <w:p w14:paraId="479521D9" w14:textId="3F405EF8" w:rsidR="00FF22F6" w:rsidRDefault="00FF22F6"/>
                          <w:p w14:paraId="23882178" w14:textId="3878B61C" w:rsidR="00FF22F6" w:rsidRDefault="00FF22F6"/>
                          <w:p w14:paraId="09EF2EE3" w14:textId="37E65E5B" w:rsidR="00FF22F6" w:rsidRDefault="00FF22F6"/>
                          <w:p w14:paraId="1BBEA320" w14:textId="7B84C2D6" w:rsidR="00FF22F6" w:rsidRDefault="00FF22F6"/>
                          <w:p w14:paraId="2F337F22" w14:textId="65A10AB3" w:rsidR="00FF22F6" w:rsidRDefault="00FF22F6"/>
                          <w:p w14:paraId="502E99EB" w14:textId="0AFA25A6" w:rsidR="00FF22F6" w:rsidRPr="00F22BF4" w:rsidRDefault="00FF22F6" w:rsidP="00F22BF4">
                            <w:pPr>
                              <w:pStyle w:val="ListParagraph"/>
                              <w:numPr>
                                <w:ilvl w:val="0"/>
                                <w:numId w:val="14"/>
                              </w:numPr>
                              <w:spacing w:line="276" w:lineRule="auto"/>
                              <w:rPr>
                                <w:b/>
                              </w:rPr>
                            </w:pPr>
                            <w:bookmarkStart w:id="110" w:name="_Toc533923416"/>
                            <w:r w:rsidRPr="00F22BF4">
                              <w:rPr>
                                <w:b/>
                              </w:rPr>
                              <w:t xml:space="preserve">Mean </w:t>
                            </w:r>
                            <w:r>
                              <w:rPr>
                                <w:b/>
                              </w:rPr>
                              <w:t>s</w:t>
                            </w:r>
                            <w:r w:rsidRPr="00F22BF4">
                              <w:rPr>
                                <w:b/>
                              </w:rPr>
                              <w:t>eedling height at 3, 6, 9 and 12 DAS according to the Establishment method in variety Bg 360</w:t>
                            </w:r>
                            <w:bookmarkEnd w:id="110"/>
                          </w:p>
                          <w:p w14:paraId="5CD311C1" w14:textId="285CF49A" w:rsidR="00FF22F6" w:rsidRDefault="00FF22F6"/>
                          <w:p w14:paraId="11208978" w14:textId="28468C0C" w:rsidR="00FF22F6" w:rsidRDefault="00FF22F6"/>
                          <w:p w14:paraId="35777ED4" w14:textId="44495605" w:rsidR="00FF22F6" w:rsidRDefault="00FF22F6"/>
                          <w:p w14:paraId="4C75D0D6" w14:textId="5ED98578" w:rsidR="00FF22F6" w:rsidRDefault="00FF22F6"/>
                          <w:p w14:paraId="59E243BA" w14:textId="584D2F6E" w:rsidR="00FF22F6" w:rsidRDefault="00FF22F6"/>
                          <w:p w14:paraId="24216847" w14:textId="30AA330D" w:rsidR="00FF22F6" w:rsidRDefault="00FF22F6"/>
                          <w:p w14:paraId="0C75499A" w14:textId="0A953E30" w:rsidR="00FF22F6" w:rsidRDefault="00FF22F6"/>
                          <w:p w14:paraId="1A7F757B" w14:textId="26CAB272" w:rsidR="00FF22F6" w:rsidRDefault="00FF22F6"/>
                          <w:p w14:paraId="492C932F" w14:textId="4E174EC3" w:rsidR="00FF22F6" w:rsidRDefault="00FF22F6"/>
                          <w:p w14:paraId="6F355CC3" w14:textId="6D34A171" w:rsidR="00FF22F6" w:rsidRDefault="00FF22F6"/>
                          <w:p w14:paraId="17226EF4" w14:textId="1F0746B5" w:rsidR="00FF22F6" w:rsidRDefault="00FF22F6"/>
                          <w:p w14:paraId="75304CD7" w14:textId="5900D20F" w:rsidR="00FF22F6" w:rsidRDefault="00FF22F6"/>
                          <w:p w14:paraId="30683539" w14:textId="77777777" w:rsidR="00FF22F6" w:rsidRDefault="00FF22F6"/>
                          <w:p w14:paraId="1F6A282A" w14:textId="70E59D84" w:rsidR="00FF22F6" w:rsidRPr="00F22BF4" w:rsidRDefault="00FF22F6"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FF22F6" w:rsidRPr="00F22BF4" w:rsidRDefault="00FF22F6" w:rsidP="00F22BF4">
                            <w:pPr>
                              <w:spacing w:line="276" w:lineRule="auto"/>
                              <w:rPr>
                                <w:b/>
                                <w:u w:val="single"/>
                              </w:rPr>
                            </w:pPr>
                          </w:p>
                          <w:p w14:paraId="2C356A51"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92" type="#_x0000_t202" style="position:absolute;left:0;text-align:left;margin-left:1.95pt;margin-top:3.3pt;width:433pt;height:651.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" fillcolor="white [3201]" strokeweight=".5pt">
                <v:textbox>
                  <w:txbxContent>
                    <w:p w14:paraId="4BC66ADC" w14:textId="511687C1" w:rsidR="00FF22F6" w:rsidRDefault="00FF22F6"/>
                    <w:p w14:paraId="6862D5BF" w14:textId="32AEEA09" w:rsidR="00FF22F6" w:rsidRDefault="00FF22F6"/>
                    <w:p w14:paraId="7B553973" w14:textId="0F89FD59" w:rsidR="00FF22F6" w:rsidRDefault="00FF22F6"/>
                    <w:p w14:paraId="3BC8E984" w14:textId="25B350E9" w:rsidR="00FF22F6" w:rsidRDefault="00FF22F6"/>
                    <w:p w14:paraId="6B33B9F5" w14:textId="3A71D880" w:rsidR="00FF22F6" w:rsidRDefault="00FF22F6"/>
                    <w:p w14:paraId="3C8B80F0" w14:textId="4EDE5A3E" w:rsidR="00FF22F6" w:rsidRDefault="00FF22F6"/>
                    <w:p w14:paraId="4338DB4F" w14:textId="774236EB" w:rsidR="00FF22F6" w:rsidRDefault="00FF22F6"/>
                    <w:p w14:paraId="4241D1AD" w14:textId="7215C0DF" w:rsidR="00FF22F6" w:rsidRDefault="00FF22F6"/>
                    <w:p w14:paraId="479521D9" w14:textId="3F405EF8" w:rsidR="00FF22F6" w:rsidRDefault="00FF22F6"/>
                    <w:p w14:paraId="23882178" w14:textId="3878B61C" w:rsidR="00FF22F6" w:rsidRDefault="00FF22F6"/>
                    <w:p w14:paraId="09EF2EE3" w14:textId="37E65E5B" w:rsidR="00FF22F6" w:rsidRDefault="00FF22F6"/>
                    <w:p w14:paraId="1BBEA320" w14:textId="7B84C2D6" w:rsidR="00FF22F6" w:rsidRDefault="00FF22F6"/>
                    <w:p w14:paraId="2F337F22" w14:textId="65A10AB3" w:rsidR="00FF22F6" w:rsidRDefault="00FF22F6"/>
                    <w:p w14:paraId="502E99EB" w14:textId="0AFA25A6" w:rsidR="00FF22F6" w:rsidRPr="00F22BF4" w:rsidRDefault="00FF22F6" w:rsidP="00F22BF4">
                      <w:pPr>
                        <w:pStyle w:val="ListParagraph"/>
                        <w:numPr>
                          <w:ilvl w:val="0"/>
                          <w:numId w:val="14"/>
                        </w:numPr>
                        <w:spacing w:line="276" w:lineRule="auto"/>
                        <w:rPr>
                          <w:b/>
                        </w:rPr>
                      </w:pPr>
                      <w:bookmarkStart w:id="111" w:name="_Toc533923416"/>
                      <w:r w:rsidRPr="00F22BF4">
                        <w:rPr>
                          <w:b/>
                        </w:rPr>
                        <w:t xml:space="preserve">Mean </w:t>
                      </w:r>
                      <w:r>
                        <w:rPr>
                          <w:b/>
                        </w:rPr>
                        <w:t>s</w:t>
                      </w:r>
                      <w:r w:rsidRPr="00F22BF4">
                        <w:rPr>
                          <w:b/>
                        </w:rPr>
                        <w:t>eedling height at 3, 6, 9 and 12 DAS according to the Establishment method in variety Bg 360</w:t>
                      </w:r>
                      <w:bookmarkEnd w:id="111"/>
                    </w:p>
                    <w:p w14:paraId="5CD311C1" w14:textId="285CF49A" w:rsidR="00FF22F6" w:rsidRDefault="00FF22F6"/>
                    <w:p w14:paraId="11208978" w14:textId="28468C0C" w:rsidR="00FF22F6" w:rsidRDefault="00FF22F6"/>
                    <w:p w14:paraId="35777ED4" w14:textId="44495605" w:rsidR="00FF22F6" w:rsidRDefault="00FF22F6"/>
                    <w:p w14:paraId="4C75D0D6" w14:textId="5ED98578" w:rsidR="00FF22F6" w:rsidRDefault="00FF22F6"/>
                    <w:p w14:paraId="59E243BA" w14:textId="584D2F6E" w:rsidR="00FF22F6" w:rsidRDefault="00FF22F6"/>
                    <w:p w14:paraId="24216847" w14:textId="30AA330D" w:rsidR="00FF22F6" w:rsidRDefault="00FF22F6"/>
                    <w:p w14:paraId="0C75499A" w14:textId="0A953E30" w:rsidR="00FF22F6" w:rsidRDefault="00FF22F6"/>
                    <w:p w14:paraId="1A7F757B" w14:textId="26CAB272" w:rsidR="00FF22F6" w:rsidRDefault="00FF22F6"/>
                    <w:p w14:paraId="492C932F" w14:textId="4E174EC3" w:rsidR="00FF22F6" w:rsidRDefault="00FF22F6"/>
                    <w:p w14:paraId="6F355CC3" w14:textId="6D34A171" w:rsidR="00FF22F6" w:rsidRDefault="00FF22F6"/>
                    <w:p w14:paraId="17226EF4" w14:textId="1F0746B5" w:rsidR="00FF22F6" w:rsidRDefault="00FF22F6"/>
                    <w:p w14:paraId="75304CD7" w14:textId="5900D20F" w:rsidR="00FF22F6" w:rsidRDefault="00FF22F6"/>
                    <w:p w14:paraId="30683539" w14:textId="77777777" w:rsidR="00FF22F6" w:rsidRDefault="00FF22F6"/>
                    <w:p w14:paraId="1F6A282A" w14:textId="70E59D84" w:rsidR="00FF22F6" w:rsidRPr="00F22BF4" w:rsidRDefault="00FF22F6"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FF22F6" w:rsidRPr="00F22BF4" w:rsidRDefault="00FF22F6" w:rsidP="00F22BF4">
                      <w:pPr>
                        <w:spacing w:line="276" w:lineRule="auto"/>
                        <w:rPr>
                          <w:b/>
                          <w:u w:val="single"/>
                        </w:rPr>
                      </w:pPr>
                    </w:p>
                    <w:p w14:paraId="2C356A51" w14:textId="77777777" w:rsidR="00FF22F6" w:rsidRDefault="00FF22F6"/>
                  </w:txbxContent>
                </v:textbox>
              </v:shape>
            </w:pict>
          </mc:Fallback>
        </mc:AlternateContent>
      </w:r>
      <w:r w:rsidR="00C33176">
        <w:rPr>
          <w:noProof/>
        </w:rPr>
        <w:drawing>
          <wp:anchor distT="0" distB="0" distL="114300" distR="114300" simplePos="0" relativeHeight="251669504" behindDoc="0" locked="0" layoutInCell="1" allowOverlap="1" wp14:anchorId="49963068" wp14:editId="40BE82C0">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1670528"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FF22F6" w14:paraId="73448CFB" w14:textId="77777777" w:rsidTr="00ED4039">
                              <w:trPr>
                                <w:trHeight w:val="252"/>
                              </w:trPr>
                              <w:tc>
                                <w:tcPr>
                                  <w:tcW w:w="1271" w:type="dxa"/>
                                  <w:vAlign w:val="center"/>
                                </w:tcPr>
                                <w:p w14:paraId="70EC0A48" w14:textId="155B6684"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93" type="#_x0000_t202" style="position:absolute;margin-left:19.85pt;margin-top:19.35pt;width:420pt;height:4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FF22F6" w14:paraId="73448CFB" w14:textId="77777777" w:rsidTr="00ED4039">
                        <w:trPr>
                          <w:trHeight w:val="252"/>
                        </w:trPr>
                        <w:tc>
                          <w:tcPr>
                            <w:tcW w:w="1271" w:type="dxa"/>
                            <w:vAlign w:val="center"/>
                          </w:tcPr>
                          <w:p w14:paraId="70EC0A48" w14:textId="155B6684"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FF22F6" w:rsidRDefault="00FF22F6"/>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28544" behindDoc="1" locked="0" layoutInCell="1" allowOverlap="1" wp14:anchorId="5D21B5D1" wp14:editId="214D5D50">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1671552" behindDoc="0" locked="0" layoutInCell="1" allowOverlap="1" wp14:anchorId="549B9C8E" wp14:editId="30018CCC">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FF22F6" w14:paraId="61CB0149" w14:textId="77777777" w:rsidTr="00CA7FC3">
                              <w:trPr>
                                <w:trHeight w:val="272"/>
                              </w:trPr>
                              <w:tc>
                                <w:tcPr>
                                  <w:tcW w:w="1287" w:type="dxa"/>
                                  <w:vAlign w:val="center"/>
                                </w:tcPr>
                                <w:p w14:paraId="529616CC" w14:textId="77777777"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FF22F6" w:rsidRPr="000516B7" w:rsidRDefault="00FF22F6"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FF22F6" w:rsidRPr="000516B7" w:rsidRDefault="00FF22F6"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FF22F6" w:rsidRPr="000516B7" w:rsidRDefault="00FF22F6"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FF22F6" w:rsidRPr="000516B7" w:rsidRDefault="00FF22F6"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FF22F6" w:rsidRDefault="00FF22F6"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94" type="#_x0000_t202" style="position:absolute;margin-left:15.6pt;margin-top:29.55pt;width:420pt;height:4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pQ9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3A/N7il/IT+LHUT4oxclSjiUTj/IixGAnVjzP0zjqIiJKOzxNme7K+/6YM/mIKVswYjlnH3&#10;8yCs4qz6rsHhl/5oFGYyXkbjzwNc7K1le2vRh/qeMMV9LJSRUQz+vrqIhaX6FduwDFlhEloid8b9&#10;Rbz33eBjm6RaLqMTptAI/6jXRobQAdYA8aZ9FdacefBg8Ikuwyhm7+jofDtClgdPRRm5CkB3qJ7x&#10;xwRHCs/bFlbk9h693v4Ji98A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B5KpQ9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FF22F6" w14:paraId="61CB0149" w14:textId="77777777" w:rsidTr="00CA7FC3">
                        <w:trPr>
                          <w:trHeight w:val="272"/>
                        </w:trPr>
                        <w:tc>
                          <w:tcPr>
                            <w:tcW w:w="1287" w:type="dxa"/>
                            <w:vAlign w:val="center"/>
                          </w:tcPr>
                          <w:p w14:paraId="529616CC" w14:textId="77777777" w:rsidR="00FF22F6" w:rsidRPr="000516B7" w:rsidRDefault="00FF22F6"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FF22F6" w:rsidRPr="000516B7" w:rsidRDefault="00FF22F6"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FF22F6" w:rsidRPr="000516B7" w:rsidRDefault="00FF22F6"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FF22F6" w:rsidRPr="000516B7" w:rsidRDefault="00FF22F6"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FF22F6" w:rsidRPr="000516B7" w:rsidRDefault="00FF22F6"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FF22F6" w:rsidRDefault="00FF22F6"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16EB8815" w:rsidR="00D45A54" w:rsidRPr="009570EA" w:rsidRDefault="009570EA" w:rsidP="009570EA">
      <w:pPr>
        <w:pStyle w:val="Caption"/>
        <w:spacing w:line="276" w:lineRule="auto"/>
        <w:rPr>
          <w:rFonts w:ascii="Times New Roman" w:hAnsi="Times New Roman" w:cs="Times New Roman"/>
          <w:b/>
          <w:i w:val="0"/>
          <w:color w:val="auto"/>
          <w:sz w:val="24"/>
          <w:szCs w:val="24"/>
        </w:rPr>
      </w:pPr>
      <w:bookmarkStart w:id="112" w:name="_Toc536027531"/>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1648000"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003758FF" w14:textId="77777777" w:rsidTr="00266956">
                              <w:trPr>
                                <w:trHeight w:val="197"/>
                              </w:trPr>
                              <w:tc>
                                <w:tcPr>
                                  <w:tcW w:w="1463" w:type="dxa"/>
                                  <w:vAlign w:val="center"/>
                                </w:tcPr>
                                <w:p w14:paraId="75222F8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F22F6" w:rsidRDefault="00FF22F6"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95" type="#_x0000_t202" style="position:absolute;margin-left:0;margin-top:514pt;width:469.2pt;height:52.8pt;z-index:25164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kO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0Pr41s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I9IpDj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003758FF" w14:textId="77777777" w:rsidTr="00266956">
                        <w:trPr>
                          <w:trHeight w:val="197"/>
                        </w:trPr>
                        <w:tc>
                          <w:tcPr>
                            <w:tcW w:w="1463" w:type="dxa"/>
                            <w:vAlign w:val="center"/>
                          </w:tcPr>
                          <w:p w14:paraId="75222F8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F22F6" w:rsidRDefault="00FF22F6" w:rsidP="00A462F0"/>
                  </w:txbxContent>
                </v:textbox>
                <w10:wrap anchorx="margin"/>
              </v:shape>
            </w:pict>
          </mc:Fallback>
        </mc:AlternateContent>
      </w:r>
      <w:bookmarkEnd w:id="112"/>
      <w:r w:rsidR="00D45A54">
        <w:rPr>
          <w:rFonts w:ascii="Times New Roman" w:hAnsi="Times New Roman" w:cs="Times New Roman"/>
          <w:sz w:val="24"/>
          <w:szCs w:val="24"/>
        </w:rPr>
        <w:t xml:space="preserve">  </w:t>
      </w:r>
    </w:p>
    <w:p w14:paraId="55869803" w14:textId="75A07FFE" w:rsidR="00E54BC7" w:rsidRPr="001E1FCF" w:rsidRDefault="00E54BC7" w:rsidP="00B3648F">
      <w:pPr>
        <w:pStyle w:val="Heading4"/>
        <w:spacing w:line="480" w:lineRule="auto"/>
        <w:rPr>
          <w:b/>
          <w:i w:val="0"/>
          <w:color w:val="auto"/>
        </w:rPr>
      </w:pPr>
      <w:bookmarkStart w:id="113" w:name="_Toc536028844"/>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Dry weight</w:t>
      </w:r>
      <w:bookmarkEnd w:id="113"/>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1675648" behindDoc="0" locked="0" layoutInCell="1" allowOverlap="1" wp14:anchorId="3FC1187D" wp14:editId="325E2A21">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3424" behindDoc="1" locked="0" layoutInCell="1" allowOverlap="1" wp14:anchorId="20F7D195" wp14:editId="6182EF68">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FF22F6" w:rsidRDefault="00FF22F6"/>
                          <w:p w14:paraId="20C1A58B" w14:textId="7A972E44" w:rsidR="00FF22F6" w:rsidRDefault="00FF22F6"/>
                          <w:p w14:paraId="14D6EC4E" w14:textId="14341AB8" w:rsidR="00FF22F6" w:rsidRDefault="00FF22F6"/>
                          <w:p w14:paraId="2DF1C908" w14:textId="2FB9F69F" w:rsidR="00FF22F6" w:rsidRDefault="00FF22F6"/>
                          <w:p w14:paraId="0C370CE1" w14:textId="36F5C26B" w:rsidR="00FF22F6" w:rsidRDefault="00FF22F6"/>
                          <w:p w14:paraId="0D3062EF" w14:textId="1450190F" w:rsidR="00FF22F6" w:rsidRDefault="00FF22F6"/>
                          <w:p w14:paraId="5FDE0AB2" w14:textId="644D3BFC" w:rsidR="00FF22F6" w:rsidRDefault="00FF22F6"/>
                          <w:p w14:paraId="02030CEA" w14:textId="4A1322BB" w:rsidR="00FF22F6" w:rsidRDefault="00FF22F6"/>
                          <w:p w14:paraId="5B2842D7" w14:textId="329919F5" w:rsidR="00FF22F6" w:rsidRDefault="00FF22F6"/>
                          <w:p w14:paraId="36859C67" w14:textId="3ECDF170" w:rsidR="00FF22F6" w:rsidRDefault="00FF22F6"/>
                          <w:p w14:paraId="7DB41D3E" w14:textId="01D2BF46" w:rsidR="00FF22F6" w:rsidRDefault="00FF22F6"/>
                          <w:p w14:paraId="0D009BB4" w14:textId="6B61EF81" w:rsidR="00FF22F6" w:rsidRDefault="00FF22F6"/>
                          <w:p w14:paraId="272E11A8" w14:textId="2D6810A8" w:rsidR="00FF22F6" w:rsidRDefault="00FF22F6"/>
                          <w:p w14:paraId="41F6427D" w14:textId="77777777" w:rsidR="00FF22F6" w:rsidRPr="000128BA" w:rsidRDefault="00FF22F6" w:rsidP="000128BA">
                            <w:pPr>
                              <w:pStyle w:val="ListParagraph"/>
                              <w:numPr>
                                <w:ilvl w:val="0"/>
                                <w:numId w:val="17"/>
                              </w:numPr>
                              <w:rPr>
                                <w:b/>
                                <w:color w:val="000000" w:themeColor="text1"/>
                              </w:rPr>
                            </w:pPr>
                            <w:bookmarkStart w:id="114" w:name="_Toc533923420"/>
                            <w:r w:rsidRPr="000128BA">
                              <w:rPr>
                                <w:b/>
                                <w:color w:val="000000" w:themeColor="text1"/>
                              </w:rPr>
                              <w:t>Mean dry weight of 10 seedlings at 12 DAS in variety Bg 360</w:t>
                            </w:r>
                            <w:bookmarkEnd w:id="114"/>
                          </w:p>
                          <w:p w14:paraId="486E37A8" w14:textId="4759F954" w:rsidR="00FF22F6" w:rsidRDefault="00FF22F6"/>
                          <w:p w14:paraId="61BEE86D" w14:textId="73E7806D" w:rsidR="00FF22F6" w:rsidRDefault="00FF22F6"/>
                          <w:p w14:paraId="1336C5D8" w14:textId="3750A6D7" w:rsidR="00FF22F6" w:rsidRDefault="00FF22F6"/>
                          <w:p w14:paraId="2C1D68DD" w14:textId="7F4CA931" w:rsidR="00FF22F6" w:rsidRDefault="00FF22F6"/>
                          <w:p w14:paraId="3B03C4DF" w14:textId="1AA47375" w:rsidR="00FF22F6" w:rsidRDefault="00FF22F6"/>
                          <w:p w14:paraId="31EE1E2E" w14:textId="170899EA" w:rsidR="00FF22F6" w:rsidRDefault="00FF22F6"/>
                          <w:p w14:paraId="40055942" w14:textId="283E1C1C" w:rsidR="00FF22F6" w:rsidRDefault="00FF22F6"/>
                          <w:p w14:paraId="71C91D8F" w14:textId="4B7FEA6A" w:rsidR="00FF22F6" w:rsidRDefault="00FF22F6"/>
                          <w:p w14:paraId="0550BAE7" w14:textId="03A3E2BA" w:rsidR="00FF22F6" w:rsidRDefault="00FF22F6"/>
                          <w:p w14:paraId="413D9B23" w14:textId="737575F0" w:rsidR="00FF22F6" w:rsidRDefault="00FF22F6"/>
                          <w:p w14:paraId="7C3A6B6D" w14:textId="68381C85" w:rsidR="00FF22F6" w:rsidRDefault="00FF22F6"/>
                          <w:p w14:paraId="4BAB181F" w14:textId="77777777" w:rsidR="00FF22F6" w:rsidRDefault="00FF22F6"/>
                          <w:p w14:paraId="0F81AEC9" w14:textId="7D1B1202" w:rsidR="00FF22F6" w:rsidRDefault="00FF22F6"/>
                          <w:p w14:paraId="48CF90D0" w14:textId="0BC97D08" w:rsidR="00FF22F6" w:rsidRPr="000128BA" w:rsidRDefault="00FF22F6"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FF22F6" w:rsidRDefault="00FF22F6"/>
                          <w:p w14:paraId="0C54AA1D" w14:textId="77777777" w:rsidR="00FF22F6" w:rsidRDefault="00FF22F6"/>
                          <w:p w14:paraId="7DE347B3" w14:textId="13429923" w:rsidR="00FF22F6" w:rsidRDefault="00FF22F6"/>
                          <w:p w14:paraId="7CF997F9" w14:textId="0E481782" w:rsidR="00FF22F6" w:rsidRDefault="00FF22F6"/>
                          <w:p w14:paraId="7EBA8700" w14:textId="54DA14B8" w:rsidR="00FF22F6" w:rsidRDefault="00FF22F6"/>
                          <w:p w14:paraId="4D59AB4A" w14:textId="040D0490" w:rsidR="00FF22F6" w:rsidRDefault="00FF22F6"/>
                          <w:p w14:paraId="0274B127" w14:textId="51BCD86B" w:rsidR="00FF22F6" w:rsidRDefault="00FF22F6"/>
                          <w:p w14:paraId="54C76401" w14:textId="005450C3" w:rsidR="00FF22F6" w:rsidRDefault="00FF22F6"/>
                          <w:p w14:paraId="3DAAE683" w14:textId="605A06BB" w:rsidR="00FF22F6" w:rsidRDefault="00FF22F6"/>
                          <w:p w14:paraId="78C125AC"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96" type="#_x0000_t202" style="position:absolute;margin-left:-2.05pt;margin-top:.3pt;width:434.35pt;height:64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EWfhK1MCAACuBAAADgAAAAAAAAAAAAAAAAAuAgAAZHJzL2Uyb0RvYy54bWxQSwECLQAUAAYA&#10;CAAAACEA6Lt10NsAAAAIAQAADwAAAAAAAAAAAAAAAACtBAAAZHJzL2Rvd25yZXYueG1sUEsFBgAA&#10;AAAEAAQA8wAAALUFAAAAAA==&#10;" fillcolor="white [3201]" strokeweight=".5pt">
                <v:textbox>
                  <w:txbxContent>
                    <w:p w14:paraId="7550FBBB" w14:textId="4524684A" w:rsidR="00FF22F6" w:rsidRDefault="00FF22F6"/>
                    <w:p w14:paraId="20C1A58B" w14:textId="7A972E44" w:rsidR="00FF22F6" w:rsidRDefault="00FF22F6"/>
                    <w:p w14:paraId="14D6EC4E" w14:textId="14341AB8" w:rsidR="00FF22F6" w:rsidRDefault="00FF22F6"/>
                    <w:p w14:paraId="2DF1C908" w14:textId="2FB9F69F" w:rsidR="00FF22F6" w:rsidRDefault="00FF22F6"/>
                    <w:p w14:paraId="0C370CE1" w14:textId="36F5C26B" w:rsidR="00FF22F6" w:rsidRDefault="00FF22F6"/>
                    <w:p w14:paraId="0D3062EF" w14:textId="1450190F" w:rsidR="00FF22F6" w:rsidRDefault="00FF22F6"/>
                    <w:p w14:paraId="5FDE0AB2" w14:textId="644D3BFC" w:rsidR="00FF22F6" w:rsidRDefault="00FF22F6"/>
                    <w:p w14:paraId="02030CEA" w14:textId="4A1322BB" w:rsidR="00FF22F6" w:rsidRDefault="00FF22F6"/>
                    <w:p w14:paraId="5B2842D7" w14:textId="329919F5" w:rsidR="00FF22F6" w:rsidRDefault="00FF22F6"/>
                    <w:p w14:paraId="36859C67" w14:textId="3ECDF170" w:rsidR="00FF22F6" w:rsidRDefault="00FF22F6"/>
                    <w:p w14:paraId="7DB41D3E" w14:textId="01D2BF46" w:rsidR="00FF22F6" w:rsidRDefault="00FF22F6"/>
                    <w:p w14:paraId="0D009BB4" w14:textId="6B61EF81" w:rsidR="00FF22F6" w:rsidRDefault="00FF22F6"/>
                    <w:p w14:paraId="272E11A8" w14:textId="2D6810A8" w:rsidR="00FF22F6" w:rsidRDefault="00FF22F6"/>
                    <w:p w14:paraId="41F6427D" w14:textId="77777777" w:rsidR="00FF22F6" w:rsidRPr="000128BA" w:rsidRDefault="00FF22F6" w:rsidP="000128BA">
                      <w:pPr>
                        <w:pStyle w:val="ListParagraph"/>
                        <w:numPr>
                          <w:ilvl w:val="0"/>
                          <w:numId w:val="17"/>
                        </w:numPr>
                        <w:rPr>
                          <w:b/>
                          <w:color w:val="000000" w:themeColor="text1"/>
                        </w:rPr>
                      </w:pPr>
                      <w:bookmarkStart w:id="115" w:name="_Toc533923420"/>
                      <w:r w:rsidRPr="000128BA">
                        <w:rPr>
                          <w:b/>
                          <w:color w:val="000000" w:themeColor="text1"/>
                        </w:rPr>
                        <w:t>Mean dry weight of 10 seedlings at 12 DAS in variety Bg 360</w:t>
                      </w:r>
                      <w:bookmarkEnd w:id="115"/>
                    </w:p>
                    <w:p w14:paraId="486E37A8" w14:textId="4759F954" w:rsidR="00FF22F6" w:rsidRDefault="00FF22F6"/>
                    <w:p w14:paraId="61BEE86D" w14:textId="73E7806D" w:rsidR="00FF22F6" w:rsidRDefault="00FF22F6"/>
                    <w:p w14:paraId="1336C5D8" w14:textId="3750A6D7" w:rsidR="00FF22F6" w:rsidRDefault="00FF22F6"/>
                    <w:p w14:paraId="2C1D68DD" w14:textId="7F4CA931" w:rsidR="00FF22F6" w:rsidRDefault="00FF22F6"/>
                    <w:p w14:paraId="3B03C4DF" w14:textId="1AA47375" w:rsidR="00FF22F6" w:rsidRDefault="00FF22F6"/>
                    <w:p w14:paraId="31EE1E2E" w14:textId="170899EA" w:rsidR="00FF22F6" w:rsidRDefault="00FF22F6"/>
                    <w:p w14:paraId="40055942" w14:textId="283E1C1C" w:rsidR="00FF22F6" w:rsidRDefault="00FF22F6"/>
                    <w:p w14:paraId="71C91D8F" w14:textId="4B7FEA6A" w:rsidR="00FF22F6" w:rsidRDefault="00FF22F6"/>
                    <w:p w14:paraId="0550BAE7" w14:textId="03A3E2BA" w:rsidR="00FF22F6" w:rsidRDefault="00FF22F6"/>
                    <w:p w14:paraId="413D9B23" w14:textId="737575F0" w:rsidR="00FF22F6" w:rsidRDefault="00FF22F6"/>
                    <w:p w14:paraId="7C3A6B6D" w14:textId="68381C85" w:rsidR="00FF22F6" w:rsidRDefault="00FF22F6"/>
                    <w:p w14:paraId="4BAB181F" w14:textId="77777777" w:rsidR="00FF22F6" w:rsidRDefault="00FF22F6"/>
                    <w:p w14:paraId="0F81AEC9" w14:textId="7D1B1202" w:rsidR="00FF22F6" w:rsidRDefault="00FF22F6"/>
                    <w:p w14:paraId="48CF90D0" w14:textId="0BC97D08" w:rsidR="00FF22F6" w:rsidRPr="000128BA" w:rsidRDefault="00FF22F6"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FF22F6" w:rsidRDefault="00FF22F6"/>
                    <w:p w14:paraId="0C54AA1D" w14:textId="77777777" w:rsidR="00FF22F6" w:rsidRDefault="00FF22F6"/>
                    <w:p w14:paraId="7DE347B3" w14:textId="13429923" w:rsidR="00FF22F6" w:rsidRDefault="00FF22F6"/>
                    <w:p w14:paraId="7CF997F9" w14:textId="0E481782" w:rsidR="00FF22F6" w:rsidRDefault="00FF22F6"/>
                    <w:p w14:paraId="7EBA8700" w14:textId="54DA14B8" w:rsidR="00FF22F6" w:rsidRDefault="00FF22F6"/>
                    <w:p w14:paraId="4D59AB4A" w14:textId="040D0490" w:rsidR="00FF22F6" w:rsidRDefault="00FF22F6"/>
                    <w:p w14:paraId="0274B127" w14:textId="51BCD86B" w:rsidR="00FF22F6" w:rsidRDefault="00FF22F6"/>
                    <w:p w14:paraId="54C76401" w14:textId="005450C3" w:rsidR="00FF22F6" w:rsidRDefault="00FF22F6"/>
                    <w:p w14:paraId="3DAAE683" w14:textId="605A06BB" w:rsidR="00FF22F6" w:rsidRDefault="00FF22F6"/>
                    <w:p w14:paraId="78C125AC" w14:textId="77777777" w:rsidR="00FF22F6" w:rsidRDefault="00FF22F6"/>
                  </w:txbxContent>
                </v:textbox>
                <w10:wrap type="square"/>
              </v:shape>
            </w:pict>
          </mc:Fallback>
        </mc:AlternateContent>
      </w:r>
      <w:r w:rsidR="00961F79">
        <w:rPr>
          <w:noProof/>
        </w:rPr>
        <w:drawing>
          <wp:anchor distT="0" distB="0" distL="114300" distR="114300" simplePos="0" relativeHeight="251676672" behindDoc="0" locked="0" layoutInCell="1" allowOverlap="1" wp14:anchorId="29FBF85B" wp14:editId="77274431">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eans with the same letter are not significantly different)</w:t>
      </w:r>
      <w:bookmarkStart w:id="116" w:name="_Toc533923421"/>
    </w:p>
    <w:p w14:paraId="44860890" w14:textId="780C2A1B" w:rsidR="000128BA" w:rsidRDefault="000A35DA" w:rsidP="000A35DA">
      <w:pPr>
        <w:pStyle w:val="Caption"/>
        <w:rPr>
          <w:rFonts w:ascii="Times New Roman" w:hAnsi="Times New Roman" w:cs="Times New Roman"/>
          <w:b/>
          <w:i w:val="0"/>
          <w:color w:val="auto"/>
          <w:sz w:val="24"/>
          <w:szCs w:val="24"/>
        </w:rPr>
      </w:pPr>
      <w:bookmarkStart w:id="117" w:name="_Toc536027532"/>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16"/>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1677696"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617CA614" w14:textId="77777777" w:rsidTr="00266956">
                              <w:trPr>
                                <w:trHeight w:val="197"/>
                              </w:trPr>
                              <w:tc>
                                <w:tcPr>
                                  <w:tcW w:w="1463" w:type="dxa"/>
                                  <w:vAlign w:val="center"/>
                                </w:tcPr>
                                <w:p w14:paraId="52FDF139"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FF22F6" w:rsidRDefault="00FF22F6"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97" type="#_x0000_t202" style="position:absolute;margin-left:0;margin-top:514pt;width:469.2pt;height:52.8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n3kMw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M3ifeQ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617CA614" w14:textId="77777777" w:rsidTr="00266956">
                        <w:trPr>
                          <w:trHeight w:val="197"/>
                        </w:trPr>
                        <w:tc>
                          <w:tcPr>
                            <w:tcW w:w="1463" w:type="dxa"/>
                            <w:vAlign w:val="center"/>
                          </w:tcPr>
                          <w:p w14:paraId="52FDF139"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FF22F6" w:rsidRDefault="00FF22F6" w:rsidP="000128BA"/>
                  </w:txbxContent>
                </v:textbox>
                <w10:wrap anchorx="margin"/>
              </v:shape>
            </w:pict>
          </mc:Fallback>
        </mc:AlternateContent>
      </w:r>
      <w:bookmarkEnd w:id="117"/>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4DCC3A2A"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4448" behindDoc="1" locked="0" layoutInCell="1" allowOverlap="1" wp14:anchorId="274C92AB" wp14:editId="3B3EEE7E">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FF22F6" w:rsidRDefault="00FF22F6"/>
                          <w:p w14:paraId="51201DE6" w14:textId="5827F152" w:rsidR="00FF22F6" w:rsidRDefault="00FF22F6"/>
                          <w:p w14:paraId="0F61BECB" w14:textId="33E129B8" w:rsidR="00FF22F6" w:rsidRDefault="00FF22F6"/>
                          <w:p w14:paraId="600A459E" w14:textId="051DAD12" w:rsidR="00FF22F6" w:rsidRDefault="00FF22F6"/>
                          <w:p w14:paraId="5E8549E1" w14:textId="3A701B60" w:rsidR="00FF22F6" w:rsidRDefault="00FF22F6"/>
                          <w:p w14:paraId="79D6F528" w14:textId="46880414" w:rsidR="00FF22F6" w:rsidRDefault="00FF22F6"/>
                          <w:p w14:paraId="6B11598A" w14:textId="13A50104" w:rsidR="00FF22F6" w:rsidRDefault="00FF22F6"/>
                          <w:p w14:paraId="3C24AFEC" w14:textId="667DD6C9" w:rsidR="00FF22F6" w:rsidRDefault="00FF22F6"/>
                          <w:p w14:paraId="04A5C5FF" w14:textId="66A98D78" w:rsidR="00FF22F6" w:rsidRDefault="00FF22F6"/>
                          <w:p w14:paraId="11A51986" w14:textId="05D0F6DC" w:rsidR="00FF22F6" w:rsidRDefault="00FF22F6"/>
                          <w:p w14:paraId="3C9B0CD8" w14:textId="234899C8" w:rsidR="00FF22F6" w:rsidRDefault="00FF22F6"/>
                          <w:p w14:paraId="334042EE" w14:textId="435483EB" w:rsidR="00FF22F6" w:rsidRDefault="00FF22F6"/>
                          <w:p w14:paraId="1C55B7F3" w14:textId="65AF928A" w:rsidR="00FF22F6" w:rsidRDefault="00FF22F6"/>
                          <w:p w14:paraId="1B959280" w14:textId="77777777" w:rsidR="00FF22F6" w:rsidRDefault="00FF22F6"/>
                          <w:p w14:paraId="6EC73959" w14:textId="4D8F7DF4"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FF22F6" w:rsidRDefault="00FF22F6" w:rsidP="008D324F"/>
                          <w:p w14:paraId="7D987B27" w14:textId="5DB984E5" w:rsidR="00FF22F6" w:rsidRDefault="00FF22F6" w:rsidP="008D324F"/>
                          <w:p w14:paraId="312C3D9A" w14:textId="094412D1" w:rsidR="00FF22F6" w:rsidRDefault="00FF22F6" w:rsidP="008D324F"/>
                          <w:p w14:paraId="1392958C" w14:textId="797FE97B" w:rsidR="00FF22F6" w:rsidRDefault="00FF22F6" w:rsidP="008D324F"/>
                          <w:p w14:paraId="3B2D1AC8" w14:textId="4C693150" w:rsidR="00FF22F6" w:rsidRDefault="00FF22F6" w:rsidP="008D324F"/>
                          <w:p w14:paraId="7A95AEEA" w14:textId="5B643394" w:rsidR="00FF22F6" w:rsidRDefault="00FF22F6" w:rsidP="008D324F"/>
                          <w:p w14:paraId="2E1B9640" w14:textId="735FD4C9" w:rsidR="00FF22F6" w:rsidRDefault="00FF22F6" w:rsidP="008D324F"/>
                          <w:p w14:paraId="3E73246C" w14:textId="62491162" w:rsidR="00FF22F6" w:rsidRDefault="00FF22F6" w:rsidP="008D324F"/>
                          <w:p w14:paraId="282CC7C0" w14:textId="58F7E0D9" w:rsidR="00FF22F6" w:rsidRDefault="00FF22F6" w:rsidP="008D324F"/>
                          <w:p w14:paraId="3879C557" w14:textId="329472A6" w:rsidR="00FF22F6" w:rsidRDefault="00FF22F6" w:rsidP="008D324F"/>
                          <w:p w14:paraId="03FF0E32" w14:textId="6AD03701" w:rsidR="00FF22F6" w:rsidRDefault="00FF22F6" w:rsidP="008D324F"/>
                          <w:p w14:paraId="50DB0CF6" w14:textId="7E8D0CE9" w:rsidR="00FF22F6" w:rsidRDefault="00FF22F6" w:rsidP="008D324F"/>
                          <w:p w14:paraId="7258C06D" w14:textId="77777777" w:rsidR="00FF22F6" w:rsidRDefault="00FF22F6" w:rsidP="008D324F"/>
                          <w:p w14:paraId="5D2178C0" w14:textId="5170FAE5"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FF22F6" w:rsidRDefault="00FF22F6" w:rsidP="006D557E"/>
                          <w:p w14:paraId="13BB7B6B" w14:textId="77777777" w:rsidR="00FF22F6" w:rsidRPr="006D557E" w:rsidRDefault="00FF22F6" w:rsidP="006D557E"/>
                          <w:p w14:paraId="419A7258" w14:textId="77777777" w:rsidR="00FF22F6" w:rsidRPr="008D324F" w:rsidRDefault="00FF22F6" w:rsidP="008D324F"/>
                          <w:p w14:paraId="5AA10846"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98" type="#_x0000_t202" style="position:absolute;margin-left:3.15pt;margin-top:4.5pt;width:428pt;height:661.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" fillcolor="white [3201]" strokeweight=".5pt">
                <v:textbox>
                  <w:txbxContent>
                    <w:p w14:paraId="7C4CE597" w14:textId="6E33B7D3" w:rsidR="00FF22F6" w:rsidRDefault="00FF22F6"/>
                    <w:p w14:paraId="51201DE6" w14:textId="5827F152" w:rsidR="00FF22F6" w:rsidRDefault="00FF22F6"/>
                    <w:p w14:paraId="0F61BECB" w14:textId="33E129B8" w:rsidR="00FF22F6" w:rsidRDefault="00FF22F6"/>
                    <w:p w14:paraId="600A459E" w14:textId="051DAD12" w:rsidR="00FF22F6" w:rsidRDefault="00FF22F6"/>
                    <w:p w14:paraId="5E8549E1" w14:textId="3A701B60" w:rsidR="00FF22F6" w:rsidRDefault="00FF22F6"/>
                    <w:p w14:paraId="79D6F528" w14:textId="46880414" w:rsidR="00FF22F6" w:rsidRDefault="00FF22F6"/>
                    <w:p w14:paraId="6B11598A" w14:textId="13A50104" w:rsidR="00FF22F6" w:rsidRDefault="00FF22F6"/>
                    <w:p w14:paraId="3C24AFEC" w14:textId="667DD6C9" w:rsidR="00FF22F6" w:rsidRDefault="00FF22F6"/>
                    <w:p w14:paraId="04A5C5FF" w14:textId="66A98D78" w:rsidR="00FF22F6" w:rsidRDefault="00FF22F6"/>
                    <w:p w14:paraId="11A51986" w14:textId="05D0F6DC" w:rsidR="00FF22F6" w:rsidRDefault="00FF22F6"/>
                    <w:p w14:paraId="3C9B0CD8" w14:textId="234899C8" w:rsidR="00FF22F6" w:rsidRDefault="00FF22F6"/>
                    <w:p w14:paraId="334042EE" w14:textId="435483EB" w:rsidR="00FF22F6" w:rsidRDefault="00FF22F6"/>
                    <w:p w14:paraId="1C55B7F3" w14:textId="65AF928A" w:rsidR="00FF22F6" w:rsidRDefault="00FF22F6"/>
                    <w:p w14:paraId="1B959280" w14:textId="77777777" w:rsidR="00FF22F6" w:rsidRDefault="00FF22F6"/>
                    <w:p w14:paraId="6EC73959" w14:textId="4D8F7DF4"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FF22F6" w:rsidRDefault="00FF22F6" w:rsidP="008D324F"/>
                    <w:p w14:paraId="7D987B27" w14:textId="5DB984E5" w:rsidR="00FF22F6" w:rsidRDefault="00FF22F6" w:rsidP="008D324F"/>
                    <w:p w14:paraId="312C3D9A" w14:textId="094412D1" w:rsidR="00FF22F6" w:rsidRDefault="00FF22F6" w:rsidP="008D324F"/>
                    <w:p w14:paraId="1392958C" w14:textId="797FE97B" w:rsidR="00FF22F6" w:rsidRDefault="00FF22F6" w:rsidP="008D324F"/>
                    <w:p w14:paraId="3B2D1AC8" w14:textId="4C693150" w:rsidR="00FF22F6" w:rsidRDefault="00FF22F6" w:rsidP="008D324F"/>
                    <w:p w14:paraId="7A95AEEA" w14:textId="5B643394" w:rsidR="00FF22F6" w:rsidRDefault="00FF22F6" w:rsidP="008D324F"/>
                    <w:p w14:paraId="2E1B9640" w14:textId="735FD4C9" w:rsidR="00FF22F6" w:rsidRDefault="00FF22F6" w:rsidP="008D324F"/>
                    <w:p w14:paraId="3E73246C" w14:textId="62491162" w:rsidR="00FF22F6" w:rsidRDefault="00FF22F6" w:rsidP="008D324F"/>
                    <w:p w14:paraId="282CC7C0" w14:textId="58F7E0D9" w:rsidR="00FF22F6" w:rsidRDefault="00FF22F6" w:rsidP="008D324F"/>
                    <w:p w14:paraId="3879C557" w14:textId="329472A6" w:rsidR="00FF22F6" w:rsidRDefault="00FF22F6" w:rsidP="008D324F"/>
                    <w:p w14:paraId="03FF0E32" w14:textId="6AD03701" w:rsidR="00FF22F6" w:rsidRDefault="00FF22F6" w:rsidP="008D324F"/>
                    <w:p w14:paraId="50DB0CF6" w14:textId="7E8D0CE9" w:rsidR="00FF22F6" w:rsidRDefault="00FF22F6" w:rsidP="008D324F"/>
                    <w:p w14:paraId="7258C06D" w14:textId="77777777" w:rsidR="00FF22F6" w:rsidRDefault="00FF22F6" w:rsidP="008D324F"/>
                    <w:p w14:paraId="5D2178C0" w14:textId="5170FAE5" w:rsidR="00FF22F6" w:rsidRDefault="00FF22F6"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FF22F6" w:rsidRDefault="00FF22F6" w:rsidP="006D557E"/>
                    <w:p w14:paraId="13BB7B6B" w14:textId="77777777" w:rsidR="00FF22F6" w:rsidRPr="006D557E" w:rsidRDefault="00FF22F6" w:rsidP="006D557E"/>
                    <w:p w14:paraId="419A7258" w14:textId="77777777" w:rsidR="00FF22F6" w:rsidRPr="008D324F" w:rsidRDefault="00FF22F6" w:rsidP="008D324F"/>
                    <w:p w14:paraId="5AA10846" w14:textId="77777777" w:rsidR="00FF22F6" w:rsidRDefault="00FF22F6"/>
                  </w:txbxContent>
                </v:textbox>
              </v:shape>
            </w:pict>
          </mc:Fallback>
        </mc:AlternateContent>
      </w:r>
      <w:r w:rsidR="008D324F">
        <w:rPr>
          <w:noProof/>
        </w:rPr>
        <w:drawing>
          <wp:anchor distT="0" distB="0" distL="114300" distR="114300" simplePos="0" relativeHeight="251638784" behindDoc="0" locked="0" layoutInCell="1" allowOverlap="1" wp14:anchorId="6A70E099" wp14:editId="785034D5">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1672576"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FF22F6" w:rsidRPr="008D324F" w:rsidRDefault="00FF22F6">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99" type="#_x0000_t202" style="position:absolute;margin-left:30.15pt;margin-top:270.3pt;width:100.8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LpP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" filled="f" stroked="f" strokeweight=".5pt">
                <v:textbox>
                  <w:txbxContent>
                    <w:p w14:paraId="777059F2" w14:textId="3E6EE140" w:rsidR="00FF22F6" w:rsidRPr="008D324F" w:rsidRDefault="00FF22F6">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643904" behindDoc="0" locked="0" layoutInCell="1" allowOverlap="1" wp14:anchorId="069DF5B8" wp14:editId="1C633385">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4AB46694" wp14:editId="24BC3442">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FF22F6" w:rsidRPr="008D324F" w:rsidRDefault="00FF22F6"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00" type="#_x0000_t202" style="position:absolute;margin-left:30.15pt;margin-top:266.95pt;width:100.8pt;height:25.8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LMAIAAFs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pwsMswAgAAWwQAAA4AAAAAAAAAAAAAAAAA&#10;LgIAAGRycy9lMm9Eb2MueG1sUEsBAi0AFAAGAAgAAAAhABwH4PHhAAAACgEAAA8AAAAAAAAAAAAA&#10;AAAAigQAAGRycy9kb3ducmV2LnhtbFBLBQYAAAAABAAEAPMAAACYBQAAAAA=&#10;" filled="f" stroked="f" strokeweight=".5pt">
                <v:textbox>
                  <w:txbxContent>
                    <w:p w14:paraId="5C46D8E0" w14:textId="27FF0F41" w:rsidR="00FF22F6" w:rsidRPr="008D324F" w:rsidRDefault="00FF22F6"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59074389" w:rsidR="00E54BC7" w:rsidRPr="000A35DA" w:rsidRDefault="000A35DA" w:rsidP="000A35DA">
      <w:pPr>
        <w:pStyle w:val="Caption"/>
        <w:rPr>
          <w:rFonts w:ascii="Times New Roman" w:hAnsi="Times New Roman" w:cs="Times New Roman"/>
          <w:b/>
          <w:i w:val="0"/>
          <w:color w:val="auto"/>
          <w:sz w:val="24"/>
          <w:szCs w:val="24"/>
        </w:rPr>
      </w:pPr>
      <w:bookmarkStart w:id="118" w:name="_Toc536027533"/>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1674624"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74F4C6D0" w14:textId="77777777" w:rsidTr="00266956">
                              <w:trPr>
                                <w:trHeight w:val="197"/>
                              </w:trPr>
                              <w:tc>
                                <w:tcPr>
                                  <w:tcW w:w="1463" w:type="dxa"/>
                                  <w:vAlign w:val="center"/>
                                </w:tcPr>
                                <w:p w14:paraId="039E877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FF22F6" w:rsidRDefault="00FF22F6"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01" type="#_x0000_t202" style="position:absolute;margin-left:0;margin-top:514pt;width:469.2pt;height:52.8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CGKKOi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F22F6" w14:paraId="74F4C6D0" w14:textId="77777777" w:rsidTr="00266956">
                        <w:trPr>
                          <w:trHeight w:val="197"/>
                        </w:trPr>
                        <w:tc>
                          <w:tcPr>
                            <w:tcW w:w="1463" w:type="dxa"/>
                            <w:vAlign w:val="center"/>
                          </w:tcPr>
                          <w:p w14:paraId="039E877A"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FF22F6" w:rsidRPr="00A462F0" w:rsidRDefault="00FF22F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FF22F6" w:rsidRPr="00A462F0" w:rsidRDefault="00FF22F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FF22F6" w:rsidRPr="00A462F0" w:rsidRDefault="00FF22F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FF22F6" w:rsidRDefault="00FF22F6" w:rsidP="00E54BC7"/>
                  </w:txbxContent>
                </v:textbox>
                <w10:wrap anchorx="margin"/>
              </v:shape>
            </w:pict>
          </mc:Fallback>
        </mc:AlternateContent>
      </w:r>
      <w:bookmarkEnd w:id="118"/>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2C2BFF1F" w:rsidR="00426026" w:rsidRPr="00426026" w:rsidRDefault="005A5609" w:rsidP="00E85DB3">
      <w:pPr>
        <w:spacing w:line="480" w:lineRule="auto"/>
        <w:jc w:val="both"/>
        <w:rPr>
          <w:rFonts w:ascii="Times New Roman" w:hAnsi="Times New Roman" w:cs="Times New Roman"/>
          <w:sz w:val="24"/>
          <w:szCs w:val="24"/>
        </w:rPr>
      </w:pPr>
      <w:bookmarkStart w:id="119" w:name="_Toc533923422"/>
      <w:r>
        <w:rPr>
          <w:noProof/>
        </w:rPr>
        <mc:AlternateContent>
          <mc:Choice Requires="wps">
            <w:drawing>
              <wp:anchor distT="0" distB="0" distL="114300" distR="114300" simplePos="0" relativeHeight="251679744" behindDoc="0" locked="0" layoutInCell="1" allowOverlap="1" wp14:anchorId="10A6C6B7" wp14:editId="6638BC8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FF22F6" w:rsidRPr="005A5609" w:rsidRDefault="00FF22F6"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02" type="#_x0000_t202" style="position:absolute;left:0;text-align:left;margin-left:48.75pt;margin-top:565.3pt;width:81pt;height:19.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KXZ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Hk3MiG8iP6s9RNiDNyWaKIJ+H8q7AYCdSNMfcvOIqK8BidJM52ZH/9TR/8wRSsnDUYsYy7&#10;n3thFWfVdw0O7/ojQMB8vIzGtwNc7LVlc23R+/qBMMV9LJSRUQz+vjqLhaX6DduwCK/CJLTE2xn3&#10;Z/HBd4OPbZJqsYhOmEIj/JNeGRlSB1gDxOv2TVhz4sGDwWc6D6OYfqCj8+0IWew9FWXkKgDdoXrC&#10;HxMcKTxtW1iR63v0ev8nzH8D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MMEpdkyAgAAWwQAAA4AAAAAAAAAAAAA&#10;AAAALgIAAGRycy9lMm9Eb2MueG1sUEsBAi0AFAAGAAgAAAAhABnW0UbiAAAADAEAAA8AAAAAAAAA&#10;AAAAAAAAjAQAAGRycy9kb3ducmV2LnhtbFBLBQYAAAAABAAEAPMAAACbBQAAAAA=&#10;" filled="f" stroked="f" strokeweight=".5pt">
                <v:textbox>
                  <w:txbxContent>
                    <w:p w14:paraId="5D0F45C4" w14:textId="749A9FE7" w:rsidR="00FF22F6" w:rsidRPr="005A5609" w:rsidRDefault="00FF22F6"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2138DDF" wp14:editId="29A58E97">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FF22F6" w:rsidRPr="005A5609" w:rsidRDefault="00FF22F6">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03" type="#_x0000_t202" style="position:absolute;left:0;text-align:left;margin-left:48.75pt;margin-top:345.1pt;width:81pt;height:19.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X0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ju3MiG8iP6s9RNiDNyWaKIJ+H8q7AYCdSNMfcvOIqK8BidJM52ZH/9TR/8wRSsnDUYsYy7&#10;n3thFWfVdw0O7/ojQMB8vIzGtwNc7LVlc23R+/qBMMV9LJSRUQz+vjqLhaX6DduwCK/CJLTE2xn3&#10;Z/HBd4OPbZJqsYhOmEIj/JNeGRlSB1gDxOv2TVhz4sGDwWc6D6OYfqCj8+0IWew9FWXkKgDdoXrC&#10;HxMcKTxtW1iR63v0ev8nzH8D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Dch1fQyAgAAWwQAAA4AAAAAAAAAAAAA&#10;AAAALgIAAGRycy9lMm9Eb2MueG1sUEsBAi0AFAAGAAgAAAAhAHlX7xfiAAAACgEAAA8AAAAAAAAA&#10;AAAAAAAAjAQAAGRycy9kb3ducmV2LnhtbFBLBQYAAAAABAAEAPMAAACbBQAAAAA=&#10;" filled="f" stroked="f" strokeweight=".5pt">
                <v:textbox>
                  <w:txbxContent>
                    <w:p w14:paraId="5CC34326" w14:textId="6512B726" w:rsidR="00FF22F6" w:rsidRPr="005A5609" w:rsidRDefault="00FF22F6">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40832" behindDoc="0" locked="0" layoutInCell="1" allowOverlap="1" wp14:anchorId="36B47977" wp14:editId="4F5C00E2">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bookmarkEnd w:id="119"/>
      <w:r w:rsidR="0062622C">
        <w:rPr>
          <w:noProof/>
        </w:rPr>
        <w:drawing>
          <wp:anchor distT="0" distB="0" distL="114300" distR="114300" simplePos="0" relativeHeight="251639808" behindDoc="0" locked="0" layoutInCell="1" allowOverlap="1" wp14:anchorId="07D3979B" wp14:editId="179AC9A0">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22400" behindDoc="1" locked="0" layoutInCell="1" allowOverlap="1" wp14:anchorId="188AA9FB" wp14:editId="2835CBB4">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FF22F6" w:rsidRDefault="00FF22F6"/>
                          <w:p w14:paraId="7ECC9AC7" w14:textId="0A5ABCDB" w:rsidR="00FF22F6" w:rsidRDefault="00FF22F6"/>
                          <w:p w14:paraId="560BDB13" w14:textId="1FE0469D" w:rsidR="00FF22F6" w:rsidRDefault="00FF22F6"/>
                          <w:p w14:paraId="7A01BF49" w14:textId="301453F3" w:rsidR="00FF22F6" w:rsidRDefault="00FF22F6"/>
                          <w:p w14:paraId="16E551A5" w14:textId="7679DB8A" w:rsidR="00FF22F6" w:rsidRDefault="00FF22F6"/>
                          <w:p w14:paraId="3BE82A9B" w14:textId="54B73E52" w:rsidR="00FF22F6" w:rsidRDefault="00FF22F6"/>
                          <w:p w14:paraId="14DEAA9B" w14:textId="3D43B57B" w:rsidR="00FF22F6" w:rsidRDefault="00FF22F6"/>
                          <w:p w14:paraId="6995F9DC" w14:textId="399F6662" w:rsidR="00FF22F6" w:rsidRDefault="00FF22F6"/>
                          <w:p w14:paraId="332781F0" w14:textId="0DB0A0D8" w:rsidR="00FF22F6" w:rsidRDefault="00FF22F6"/>
                          <w:p w14:paraId="4C172AFA" w14:textId="5C9E4AA7" w:rsidR="00FF22F6" w:rsidRDefault="00FF22F6" w:rsidP="0050332E">
                            <w:pPr>
                              <w:pStyle w:val="ListParagraph"/>
                              <w:numPr>
                                <w:ilvl w:val="0"/>
                                <w:numId w:val="19"/>
                              </w:numPr>
                            </w:pPr>
                            <w:r w:rsidRPr="0050332E">
                              <w:rPr>
                                <w:b/>
                                <w:color w:val="000000" w:themeColor="text1"/>
                              </w:rPr>
                              <w:t>Leaf greenness of seedlings at 12 DAS in variety Bg 360</w:t>
                            </w:r>
                          </w:p>
                          <w:p w14:paraId="21E3F60D" w14:textId="41632278" w:rsidR="00FF22F6" w:rsidRDefault="00FF22F6"/>
                          <w:p w14:paraId="132E35F4" w14:textId="313DFB04" w:rsidR="00FF22F6" w:rsidRDefault="00FF22F6"/>
                          <w:p w14:paraId="31D38D3D" w14:textId="1BDE2D43" w:rsidR="00FF22F6" w:rsidRDefault="00FF22F6"/>
                          <w:p w14:paraId="357B1D7C" w14:textId="4F26F616" w:rsidR="00FF22F6" w:rsidRDefault="00FF22F6"/>
                          <w:p w14:paraId="24BB943E" w14:textId="4B32D7BA" w:rsidR="00FF22F6" w:rsidRDefault="00FF22F6"/>
                          <w:p w14:paraId="788AE62A" w14:textId="03ACD32C" w:rsidR="00FF22F6" w:rsidRDefault="00FF22F6"/>
                          <w:p w14:paraId="182DE07B" w14:textId="33098994" w:rsidR="00FF22F6" w:rsidRDefault="00FF22F6"/>
                          <w:p w14:paraId="0FEFC3C4" w14:textId="7C35F73D" w:rsidR="00FF22F6" w:rsidRDefault="00FF22F6"/>
                          <w:p w14:paraId="3D5AD27A" w14:textId="60495AC6" w:rsidR="00FF22F6" w:rsidRDefault="00FF22F6"/>
                          <w:p w14:paraId="341BC76F" w14:textId="77777777" w:rsidR="00FF22F6" w:rsidRPr="0050332E" w:rsidRDefault="00FF22F6"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04" type="#_x0000_t202" style="position:absolute;left:0;text-align:left;margin-left:4.35pt;margin-top:177pt;width:6in;height:465.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" fillcolor="white [3201]" strokeweight=".5pt">
                <v:textbox>
                  <w:txbxContent>
                    <w:p w14:paraId="32D65931" w14:textId="2D0A4A2E" w:rsidR="00FF22F6" w:rsidRDefault="00FF22F6"/>
                    <w:p w14:paraId="7ECC9AC7" w14:textId="0A5ABCDB" w:rsidR="00FF22F6" w:rsidRDefault="00FF22F6"/>
                    <w:p w14:paraId="560BDB13" w14:textId="1FE0469D" w:rsidR="00FF22F6" w:rsidRDefault="00FF22F6"/>
                    <w:p w14:paraId="7A01BF49" w14:textId="301453F3" w:rsidR="00FF22F6" w:rsidRDefault="00FF22F6"/>
                    <w:p w14:paraId="16E551A5" w14:textId="7679DB8A" w:rsidR="00FF22F6" w:rsidRDefault="00FF22F6"/>
                    <w:p w14:paraId="3BE82A9B" w14:textId="54B73E52" w:rsidR="00FF22F6" w:rsidRDefault="00FF22F6"/>
                    <w:p w14:paraId="14DEAA9B" w14:textId="3D43B57B" w:rsidR="00FF22F6" w:rsidRDefault="00FF22F6"/>
                    <w:p w14:paraId="6995F9DC" w14:textId="399F6662" w:rsidR="00FF22F6" w:rsidRDefault="00FF22F6"/>
                    <w:p w14:paraId="332781F0" w14:textId="0DB0A0D8" w:rsidR="00FF22F6" w:rsidRDefault="00FF22F6"/>
                    <w:p w14:paraId="4C172AFA" w14:textId="5C9E4AA7" w:rsidR="00FF22F6" w:rsidRDefault="00FF22F6" w:rsidP="0050332E">
                      <w:pPr>
                        <w:pStyle w:val="ListParagraph"/>
                        <w:numPr>
                          <w:ilvl w:val="0"/>
                          <w:numId w:val="19"/>
                        </w:numPr>
                      </w:pPr>
                      <w:r w:rsidRPr="0050332E">
                        <w:rPr>
                          <w:b/>
                          <w:color w:val="000000" w:themeColor="text1"/>
                        </w:rPr>
                        <w:t>Leaf greenness of seedlings at 12 DAS in variety Bg 360</w:t>
                      </w:r>
                    </w:p>
                    <w:p w14:paraId="21E3F60D" w14:textId="41632278" w:rsidR="00FF22F6" w:rsidRDefault="00FF22F6"/>
                    <w:p w14:paraId="132E35F4" w14:textId="313DFB04" w:rsidR="00FF22F6" w:rsidRDefault="00FF22F6"/>
                    <w:p w14:paraId="31D38D3D" w14:textId="1BDE2D43" w:rsidR="00FF22F6" w:rsidRDefault="00FF22F6"/>
                    <w:p w14:paraId="357B1D7C" w14:textId="4F26F616" w:rsidR="00FF22F6" w:rsidRDefault="00FF22F6"/>
                    <w:p w14:paraId="24BB943E" w14:textId="4B32D7BA" w:rsidR="00FF22F6" w:rsidRDefault="00FF22F6"/>
                    <w:p w14:paraId="788AE62A" w14:textId="03ACD32C" w:rsidR="00FF22F6" w:rsidRDefault="00FF22F6"/>
                    <w:p w14:paraId="182DE07B" w14:textId="33098994" w:rsidR="00FF22F6" w:rsidRDefault="00FF22F6"/>
                    <w:p w14:paraId="0FEFC3C4" w14:textId="7C35F73D" w:rsidR="00FF22F6" w:rsidRDefault="00FF22F6"/>
                    <w:p w14:paraId="3D5AD27A" w14:textId="60495AC6" w:rsidR="00FF22F6" w:rsidRDefault="00FF22F6"/>
                    <w:p w14:paraId="341BC76F" w14:textId="77777777" w:rsidR="00FF22F6" w:rsidRPr="0050332E" w:rsidRDefault="00FF22F6"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FF22F6" w:rsidRDefault="00FF22F6"/>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4FD1A2A9" w:rsidR="00E54BC7" w:rsidRPr="000A35DA" w:rsidRDefault="000A35DA" w:rsidP="000A35DA">
      <w:pPr>
        <w:pStyle w:val="Caption"/>
        <w:rPr>
          <w:rFonts w:ascii="Times New Roman" w:hAnsi="Times New Roman" w:cs="Times New Roman"/>
          <w:b/>
          <w:i w:val="0"/>
          <w:color w:val="auto"/>
          <w:sz w:val="24"/>
          <w:szCs w:val="24"/>
        </w:rPr>
      </w:pPr>
      <w:bookmarkStart w:id="120" w:name="_Toc536027534"/>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bookmarkEnd w:id="120"/>
    </w:p>
    <w:p w14:paraId="0C24BF39" w14:textId="159379BE" w:rsidR="00CC7C41" w:rsidRPr="001417D1" w:rsidRDefault="00CC7C41" w:rsidP="00080D0E">
      <w:pPr>
        <w:pStyle w:val="Heading3"/>
        <w:spacing w:line="480" w:lineRule="auto"/>
        <w:rPr>
          <w:rFonts w:ascii="Times New Roman" w:hAnsi="Times New Roman" w:cs="Times New Roman"/>
          <w:b/>
          <w:color w:val="000000" w:themeColor="text1"/>
        </w:rPr>
      </w:pPr>
      <w:bookmarkStart w:id="121" w:name="_Toc536028845"/>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Plant Growth Parameters</w:t>
      </w:r>
      <w:bookmarkEnd w:id="121"/>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35FE4D79"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4.2.2.1 Plant H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1376" behindDoc="1" locked="0" layoutInCell="1" allowOverlap="1" wp14:anchorId="35DE3C58" wp14:editId="32D4844B">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FF22F6" w:rsidRDefault="00FF22F6"/>
                          <w:p w14:paraId="2D0919E0" w14:textId="51327BDE" w:rsidR="00FF22F6" w:rsidRDefault="00FF22F6"/>
                          <w:p w14:paraId="18C6D728" w14:textId="1F38D567" w:rsidR="00FF22F6" w:rsidRDefault="00FF22F6"/>
                          <w:p w14:paraId="625F88EA" w14:textId="06145134" w:rsidR="00FF22F6" w:rsidRDefault="00FF22F6"/>
                          <w:p w14:paraId="547BE359" w14:textId="2FCDB4A9" w:rsidR="00FF22F6" w:rsidRDefault="00FF22F6"/>
                          <w:p w14:paraId="01987D62" w14:textId="520EBEBD" w:rsidR="00FF22F6" w:rsidRDefault="00FF22F6"/>
                          <w:p w14:paraId="1AB843F6" w14:textId="2A13F781" w:rsidR="00FF22F6" w:rsidRDefault="00FF22F6"/>
                          <w:p w14:paraId="5B0AE01C" w14:textId="4B44809E" w:rsidR="00FF22F6" w:rsidRDefault="00FF22F6"/>
                          <w:p w14:paraId="1E06FD33" w14:textId="0D2C522A" w:rsidR="00FF22F6" w:rsidRDefault="00FF22F6"/>
                          <w:p w14:paraId="7858D76B" w14:textId="034D0CA0" w:rsidR="00FF22F6" w:rsidRDefault="00FF22F6"/>
                          <w:p w14:paraId="3DEA0734" w14:textId="56232EC2" w:rsidR="00FF22F6" w:rsidRDefault="00FF22F6"/>
                          <w:p w14:paraId="1EC5A34B" w14:textId="1F162D6B" w:rsidR="00FF22F6" w:rsidRDefault="00FF22F6"/>
                          <w:p w14:paraId="24C759A0" w14:textId="0EC61BC8" w:rsidR="00FF22F6" w:rsidRDefault="00FF22F6"/>
                          <w:p w14:paraId="5EBFB8DC" w14:textId="77777777" w:rsidR="00FF22F6" w:rsidRPr="00244720" w:rsidRDefault="00FF22F6" w:rsidP="00244720">
                            <w:pPr>
                              <w:pStyle w:val="ListParagraph"/>
                              <w:spacing w:line="480" w:lineRule="auto"/>
                            </w:pPr>
                          </w:p>
                          <w:p w14:paraId="4E89450D" w14:textId="5F55197D"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FF22F6" w:rsidRDefault="00FF22F6"/>
                          <w:p w14:paraId="1E631069" w14:textId="59794624" w:rsidR="00FF22F6" w:rsidRDefault="00FF22F6"/>
                          <w:p w14:paraId="1C84B430" w14:textId="2A015880" w:rsidR="00FF22F6" w:rsidRDefault="00FF22F6"/>
                          <w:p w14:paraId="10ACEFC8" w14:textId="557797DB" w:rsidR="00FF22F6" w:rsidRDefault="00FF22F6"/>
                          <w:p w14:paraId="6809A258" w14:textId="54A5F87D" w:rsidR="00FF22F6" w:rsidRDefault="00FF22F6"/>
                          <w:p w14:paraId="7E3AAA2C" w14:textId="2B9F673A" w:rsidR="00FF22F6" w:rsidRDefault="00FF22F6"/>
                          <w:p w14:paraId="1D47DEAF" w14:textId="6936A568" w:rsidR="00FF22F6" w:rsidRDefault="00FF22F6"/>
                          <w:p w14:paraId="70746BB5" w14:textId="3D54F24B" w:rsidR="00FF22F6" w:rsidRDefault="00FF22F6"/>
                          <w:p w14:paraId="7EE004AE" w14:textId="73207474" w:rsidR="00FF22F6" w:rsidRDefault="00FF22F6"/>
                          <w:p w14:paraId="3F20800D" w14:textId="5CDD3A94" w:rsidR="00FF22F6" w:rsidRDefault="00FF22F6"/>
                          <w:p w14:paraId="2E1D2106" w14:textId="2E88B42E" w:rsidR="00FF22F6" w:rsidRDefault="00FF22F6"/>
                          <w:p w14:paraId="4D7509C0" w14:textId="1E03D7B4" w:rsidR="00FF22F6" w:rsidRDefault="00FF22F6"/>
                          <w:p w14:paraId="1476DCC6" w14:textId="2F005D3D" w:rsidR="00FF22F6" w:rsidRDefault="00FF22F6"/>
                          <w:p w14:paraId="44C9FB82" w14:textId="7A718A29"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05" type="#_x0000_t202" style="position:absolute;left:0;text-align:left;margin-left:-1.05pt;margin-top:2.7pt;width:429.6pt;height:661.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" fillcolor="white [3201]" strokeweight=".5pt">
                <v:textbox>
                  <w:txbxContent>
                    <w:p w14:paraId="6EAFA6AF" w14:textId="2DF50D39" w:rsidR="00FF22F6" w:rsidRDefault="00FF22F6"/>
                    <w:p w14:paraId="2D0919E0" w14:textId="51327BDE" w:rsidR="00FF22F6" w:rsidRDefault="00FF22F6"/>
                    <w:p w14:paraId="18C6D728" w14:textId="1F38D567" w:rsidR="00FF22F6" w:rsidRDefault="00FF22F6"/>
                    <w:p w14:paraId="625F88EA" w14:textId="06145134" w:rsidR="00FF22F6" w:rsidRDefault="00FF22F6"/>
                    <w:p w14:paraId="547BE359" w14:textId="2FCDB4A9" w:rsidR="00FF22F6" w:rsidRDefault="00FF22F6"/>
                    <w:p w14:paraId="01987D62" w14:textId="520EBEBD" w:rsidR="00FF22F6" w:rsidRDefault="00FF22F6"/>
                    <w:p w14:paraId="1AB843F6" w14:textId="2A13F781" w:rsidR="00FF22F6" w:rsidRDefault="00FF22F6"/>
                    <w:p w14:paraId="5B0AE01C" w14:textId="4B44809E" w:rsidR="00FF22F6" w:rsidRDefault="00FF22F6"/>
                    <w:p w14:paraId="1E06FD33" w14:textId="0D2C522A" w:rsidR="00FF22F6" w:rsidRDefault="00FF22F6"/>
                    <w:p w14:paraId="7858D76B" w14:textId="034D0CA0" w:rsidR="00FF22F6" w:rsidRDefault="00FF22F6"/>
                    <w:p w14:paraId="3DEA0734" w14:textId="56232EC2" w:rsidR="00FF22F6" w:rsidRDefault="00FF22F6"/>
                    <w:p w14:paraId="1EC5A34B" w14:textId="1F162D6B" w:rsidR="00FF22F6" w:rsidRDefault="00FF22F6"/>
                    <w:p w14:paraId="24C759A0" w14:textId="0EC61BC8" w:rsidR="00FF22F6" w:rsidRDefault="00FF22F6"/>
                    <w:p w14:paraId="5EBFB8DC" w14:textId="77777777" w:rsidR="00FF22F6" w:rsidRPr="00244720" w:rsidRDefault="00FF22F6" w:rsidP="00244720">
                      <w:pPr>
                        <w:pStyle w:val="ListParagraph"/>
                        <w:spacing w:line="480" w:lineRule="auto"/>
                      </w:pPr>
                    </w:p>
                    <w:p w14:paraId="4E89450D" w14:textId="5F55197D"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FF22F6" w:rsidRDefault="00FF22F6"/>
                    <w:p w14:paraId="1E631069" w14:textId="59794624" w:rsidR="00FF22F6" w:rsidRDefault="00FF22F6"/>
                    <w:p w14:paraId="1C84B430" w14:textId="2A015880" w:rsidR="00FF22F6" w:rsidRDefault="00FF22F6"/>
                    <w:p w14:paraId="10ACEFC8" w14:textId="557797DB" w:rsidR="00FF22F6" w:rsidRDefault="00FF22F6"/>
                    <w:p w14:paraId="6809A258" w14:textId="54A5F87D" w:rsidR="00FF22F6" w:rsidRDefault="00FF22F6"/>
                    <w:p w14:paraId="7E3AAA2C" w14:textId="2B9F673A" w:rsidR="00FF22F6" w:rsidRDefault="00FF22F6"/>
                    <w:p w14:paraId="1D47DEAF" w14:textId="6936A568" w:rsidR="00FF22F6" w:rsidRDefault="00FF22F6"/>
                    <w:p w14:paraId="70746BB5" w14:textId="3D54F24B" w:rsidR="00FF22F6" w:rsidRDefault="00FF22F6"/>
                    <w:p w14:paraId="7EE004AE" w14:textId="73207474" w:rsidR="00FF22F6" w:rsidRDefault="00FF22F6"/>
                    <w:p w14:paraId="3F20800D" w14:textId="5CDD3A94" w:rsidR="00FF22F6" w:rsidRDefault="00FF22F6"/>
                    <w:p w14:paraId="2E1D2106" w14:textId="2E88B42E" w:rsidR="00FF22F6" w:rsidRDefault="00FF22F6"/>
                    <w:p w14:paraId="4D7509C0" w14:textId="1E03D7B4" w:rsidR="00FF22F6" w:rsidRDefault="00FF22F6"/>
                    <w:p w14:paraId="1476DCC6" w14:textId="2F005D3D" w:rsidR="00FF22F6" w:rsidRDefault="00FF22F6"/>
                    <w:p w14:paraId="44C9FB82" w14:textId="7A718A29" w:rsidR="00FF22F6" w:rsidRPr="00987246" w:rsidRDefault="00FF22F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FF22F6" w:rsidRDefault="00FF22F6"/>
                  </w:txbxContent>
                </v:textbox>
              </v:shape>
            </w:pict>
          </mc:Fallback>
        </mc:AlternateContent>
      </w:r>
      <w:r>
        <w:rPr>
          <w:noProof/>
        </w:rPr>
        <mc:AlternateContent>
          <mc:Choice Requires="wps">
            <w:drawing>
              <wp:anchor distT="0" distB="0" distL="114300" distR="114300" simplePos="0" relativeHeight="251644928" behindDoc="0" locked="0" layoutInCell="1" allowOverlap="1" wp14:anchorId="4D648310" wp14:editId="1DE40B2A">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FF22F6" w:rsidRPr="00F93974" w14:paraId="55A22C45" w14:textId="73C0E389" w:rsidTr="00244720">
                              <w:trPr>
                                <w:trHeight w:val="226"/>
                              </w:trPr>
                              <w:tc>
                                <w:tcPr>
                                  <w:tcW w:w="889" w:type="dxa"/>
                                  <w:vAlign w:val="center"/>
                                </w:tcPr>
                                <w:p w14:paraId="6C5B2954" w14:textId="77777777"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FF22F6" w:rsidRPr="00F93974" w:rsidRDefault="00FF22F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06" type="#_x0000_t202" style="position:absolute;left:0;text-align:left;margin-left:15.75pt;margin-top:278.3pt;width:424.8pt;height:26.4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U7g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FF22F6" w:rsidRPr="00F93974" w14:paraId="55A22C45" w14:textId="73C0E389" w:rsidTr="00244720">
                        <w:trPr>
                          <w:trHeight w:val="226"/>
                        </w:trPr>
                        <w:tc>
                          <w:tcPr>
                            <w:tcW w:w="889" w:type="dxa"/>
                            <w:vAlign w:val="center"/>
                          </w:tcPr>
                          <w:p w14:paraId="6C5B2954" w14:textId="77777777"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FF22F6" w:rsidRPr="00F93974" w:rsidRDefault="00FF22F6"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FF22F6" w:rsidRPr="00F93974" w:rsidRDefault="00FF22F6" w:rsidP="00A52C83"/>
                  </w:txbxContent>
                </v:textbox>
                <w10:wrap anchorx="margin"/>
              </v:shape>
            </w:pict>
          </mc:Fallback>
        </mc:AlternateContent>
      </w:r>
      <w:r>
        <w:rPr>
          <w:noProof/>
        </w:rPr>
        <w:drawing>
          <wp:anchor distT="0" distB="0" distL="114300" distR="114300" simplePos="0" relativeHeight="251641856" behindDoc="0" locked="0" layoutInCell="1" allowOverlap="1" wp14:anchorId="2578349E" wp14:editId="508CFC89">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52B7341" w14:textId="3C6E0887"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1792" behindDoc="0" locked="0" layoutInCell="1" allowOverlap="1" wp14:anchorId="78CEB7CE" wp14:editId="4BC0E90A">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FF22F6" w14:paraId="74F9AE14" w14:textId="77777777" w:rsidTr="001462BA">
                              <w:trPr>
                                <w:trHeight w:val="143"/>
                              </w:trPr>
                              <w:tc>
                                <w:tcPr>
                                  <w:tcW w:w="823" w:type="dxa"/>
                                  <w:vAlign w:val="center"/>
                                </w:tcPr>
                                <w:p w14:paraId="22A72E3B" w14:textId="7777777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FF22F6" w:rsidRDefault="00FF22F6"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07" type="#_x0000_t202" style="position:absolute;margin-left:2.55pt;margin-top:577.3pt;width:469.2pt;height:28.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FF22F6" w14:paraId="74F9AE14" w14:textId="77777777" w:rsidTr="001462BA">
                        <w:trPr>
                          <w:trHeight w:val="143"/>
                        </w:trPr>
                        <w:tc>
                          <w:tcPr>
                            <w:tcW w:w="823" w:type="dxa"/>
                            <w:vAlign w:val="center"/>
                          </w:tcPr>
                          <w:p w14:paraId="22A72E3B" w14:textId="7777777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FF22F6" w:rsidRPr="001462BA" w:rsidRDefault="00FF22F6"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FF22F6" w:rsidRDefault="00FF22F6" w:rsidP="000A35DA"/>
                  </w:txbxContent>
                </v:textbox>
                <w10:wrap anchorx="margin"/>
              </v:shape>
            </w:pict>
          </mc:Fallback>
        </mc:AlternateContent>
      </w:r>
      <w:r>
        <w:rPr>
          <w:noProof/>
        </w:rPr>
        <w:drawing>
          <wp:anchor distT="0" distB="0" distL="114300" distR="114300" simplePos="0" relativeHeight="251680768" behindDoc="0" locked="0" layoutInCell="1" allowOverlap="1" wp14:anchorId="0154429F" wp14:editId="42B8F33C">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bookmarkStart w:id="122" w:name="_Toc533923424"/>
    </w:p>
    <w:bookmarkEnd w:id="122"/>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75BC6EA" w14:textId="55F77F14" w:rsidR="00244720" w:rsidRPr="000A35DA" w:rsidRDefault="00244720" w:rsidP="00244720">
      <w:pPr>
        <w:spacing w:line="276" w:lineRule="auto"/>
        <w:rPr>
          <w:rFonts w:ascii="Times New Roman" w:hAnsi="Times New Roman" w:cs="Times New Roman"/>
          <w:sz w:val="24"/>
          <w:szCs w:val="24"/>
        </w:rPr>
      </w:pPr>
      <w:bookmarkStart w:id="123" w:name="_Toc536027535"/>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bookmarkEnd w:id="123"/>
    </w:p>
    <w:p w14:paraId="15F91416" w14:textId="7748163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4" w:name="_Toc536028846"/>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2.2.2 Ground Cover Percentage</w:t>
      </w:r>
      <w:bookmarkEnd w:id="124"/>
    </w:p>
    <w:p w14:paraId="695181C8" w14:textId="511399C5"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6"/>
    </w:p>
    <w:bookmarkEnd w:id="125"/>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645952" behindDoc="0" locked="0" layoutInCell="1" allowOverlap="1" wp14:anchorId="67B8A72D" wp14:editId="4C580D0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FF22F6" w:rsidRPr="00CC4918" w14:paraId="40E910C5" w14:textId="77777777" w:rsidTr="00CC4918">
                              <w:trPr>
                                <w:trHeight w:val="124"/>
                              </w:trPr>
                              <w:tc>
                                <w:tcPr>
                                  <w:tcW w:w="824" w:type="dxa"/>
                                  <w:vAlign w:val="center"/>
                                </w:tcPr>
                                <w:p w14:paraId="6B903070" w14:textId="77777777"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FF22F6" w:rsidRDefault="00FF22F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08" type="#_x0000_t202" style="position:absolute;margin-left:113pt;margin-top:259.7pt;width:458pt;height:38.4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GwaMg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FF22F6" w:rsidRPr="00CC4918" w14:paraId="40E910C5" w14:textId="77777777" w:rsidTr="00CC4918">
                        <w:trPr>
                          <w:trHeight w:val="124"/>
                        </w:trPr>
                        <w:tc>
                          <w:tcPr>
                            <w:tcW w:w="824" w:type="dxa"/>
                            <w:vAlign w:val="center"/>
                          </w:tcPr>
                          <w:p w14:paraId="6B903070" w14:textId="77777777"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FF22F6" w:rsidRPr="00CC4918" w:rsidRDefault="00FF22F6"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FF22F6" w:rsidRPr="00CC4918" w:rsidRDefault="00FF22F6"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FF22F6" w:rsidRDefault="00FF22F6" w:rsidP="00623BD5"/>
                  </w:txbxContent>
                </v:textbox>
                <w10:wrap anchorx="page"/>
              </v:shape>
            </w:pict>
          </mc:Fallback>
        </mc:AlternateContent>
      </w:r>
      <w:r w:rsidR="00F546D3">
        <w:rPr>
          <w:noProof/>
        </w:rPr>
        <mc:AlternateContent>
          <mc:Choice Requires="wps">
            <w:drawing>
              <wp:anchor distT="0" distB="0" distL="114300" distR="114300" simplePos="0" relativeHeight="251620352" behindDoc="1" locked="0" layoutInCell="1" allowOverlap="1" wp14:anchorId="5F756DA9" wp14:editId="68F8A347">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09" type="#_x0000_t202" style="position:absolute;margin-left:.75pt;margin-top:4.5pt;width:430pt;height:642.6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" fillcolor="white [3201]" strokeweight=".5pt">
                <v:textbox>
                  <w:txbxContent>
                    <w:p w14:paraId="5F20D9C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FF22F6" w:rsidRPr="00F546D3" w:rsidRDefault="00FF22F6"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FF22F6" w:rsidRDefault="00FF22F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FF22F6" w:rsidRDefault="00FF22F6"/>
                  </w:txbxContent>
                </v:textbox>
              </v:shape>
            </w:pict>
          </mc:Fallback>
        </mc:AlternateContent>
      </w:r>
      <w:r w:rsidR="00C30D26">
        <w:rPr>
          <w:noProof/>
        </w:rPr>
        <w:drawing>
          <wp:anchor distT="0" distB="0" distL="114300" distR="114300" simplePos="0" relativeHeight="251684864" behindDoc="1" locked="0" layoutInCell="1" allowOverlap="1" wp14:anchorId="00405BCC" wp14:editId="259CBD8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3840" behindDoc="0" locked="0" layoutInCell="1" allowOverlap="1" wp14:anchorId="2A99B083" wp14:editId="09208D23">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FF22F6" w:rsidRPr="00CC4918" w14:paraId="186EE8B9" w14:textId="77777777" w:rsidTr="00CC4918">
                              <w:trPr>
                                <w:trHeight w:val="137"/>
                              </w:trPr>
                              <w:tc>
                                <w:tcPr>
                                  <w:tcW w:w="1139" w:type="dxa"/>
                                  <w:vAlign w:val="center"/>
                                </w:tcPr>
                                <w:p w14:paraId="6D52A776" w14:textId="77777777"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FF22F6" w:rsidRDefault="00FF22F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10" type="#_x0000_t202" style="position:absolute;margin-left:96.65pt;margin-top:262.6pt;width:469.2pt;height:38.4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FJ3Mg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FF22F6" w:rsidRPr="00CC4918" w14:paraId="186EE8B9" w14:textId="77777777" w:rsidTr="00CC4918">
                        <w:trPr>
                          <w:trHeight w:val="137"/>
                        </w:trPr>
                        <w:tc>
                          <w:tcPr>
                            <w:tcW w:w="1139" w:type="dxa"/>
                            <w:vAlign w:val="center"/>
                          </w:tcPr>
                          <w:p w14:paraId="6D52A776" w14:textId="77777777"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FF22F6" w:rsidRPr="00CC4918" w:rsidRDefault="00FF22F6"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FF22F6" w:rsidRDefault="00FF22F6"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1682816" behindDoc="0" locked="0" layoutInCell="1" allowOverlap="1" wp14:anchorId="270E4D66" wp14:editId="40D3330F">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334E9ED7" w:rsidR="00F546D3" w:rsidRPr="00F546D3" w:rsidRDefault="00F546D3" w:rsidP="00F546D3">
      <w:pPr>
        <w:pStyle w:val="Caption"/>
        <w:rPr>
          <w:rFonts w:ascii="Times New Roman" w:hAnsi="Times New Roman" w:cs="Times New Roman"/>
          <w:b/>
          <w:i w:val="0"/>
          <w:color w:val="auto"/>
          <w:sz w:val="24"/>
          <w:szCs w:val="24"/>
        </w:rPr>
      </w:pPr>
      <w:bookmarkStart w:id="127" w:name="_Toc536027536"/>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bookmarkEnd w:id="127"/>
    </w:p>
    <w:p w14:paraId="5775F6A9" w14:textId="7E923A50" w:rsidR="00515378" w:rsidRDefault="007B173F" w:rsidP="008F49AA">
      <w:pPr>
        <w:pStyle w:val="Heading4"/>
        <w:rPr>
          <w:rFonts w:ascii="Times New Roman" w:hAnsi="Times New Roman" w:cs="Times New Roman"/>
          <w:b/>
          <w:i w:val="0"/>
          <w:color w:val="000000" w:themeColor="text1"/>
          <w:sz w:val="24"/>
          <w:szCs w:val="24"/>
        </w:rPr>
      </w:pPr>
      <w:bookmarkStart w:id="128" w:name="_Toc536028847"/>
      <w:bookmarkEnd w:id="126"/>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plants per </w:t>
      </w:r>
      <w:r w:rsidR="009373A5">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080D0E">
        <w:rPr>
          <w:rFonts w:ascii="Times New Roman" w:hAnsi="Times New Roman" w:cs="Times New Roman"/>
          <w:b/>
          <w:i w:val="0"/>
          <w:color w:val="000000" w:themeColor="text1"/>
          <w:sz w:val="24"/>
          <w:szCs w:val="24"/>
        </w:rPr>
        <w:t>meter</w:t>
      </w:r>
      <w:bookmarkEnd w:id="128"/>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19328" behindDoc="1" locked="0" layoutInCell="1" allowOverlap="1" wp14:anchorId="3763BF8F" wp14:editId="015A9AE6">
                <wp:simplePos x="0" y="0"/>
                <wp:positionH relativeFrom="column">
                  <wp:posOffset>-635</wp:posOffset>
                </wp:positionH>
                <wp:positionV relativeFrom="paragraph">
                  <wp:posOffset>16510</wp:posOffset>
                </wp:positionV>
                <wp:extent cx="5549900" cy="845820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5549900" cy="8458200"/>
                        </a:xfrm>
                        <a:prstGeom prst="rect">
                          <a:avLst/>
                        </a:prstGeom>
                        <a:solidFill>
                          <a:schemeClr val="lt1"/>
                        </a:solidFill>
                        <a:ln w="6350">
                          <a:solidFill>
                            <a:prstClr val="black"/>
                          </a:solidFill>
                        </a:ln>
                      </wps:spPr>
                      <wps:txbx>
                        <w:txbxContent>
                          <w:p w14:paraId="2CF61628" w14:textId="269D3A43" w:rsidR="00FF22F6" w:rsidRDefault="00FF22F6"/>
                          <w:p w14:paraId="78D0DCDA" w14:textId="7FB59718" w:rsidR="00FF22F6" w:rsidRDefault="00FF22F6"/>
                          <w:p w14:paraId="74727651" w14:textId="6631F257" w:rsidR="00FF22F6" w:rsidRDefault="00FF22F6"/>
                          <w:p w14:paraId="252AE99F" w14:textId="7A512F75" w:rsidR="00FF22F6" w:rsidRDefault="00FF22F6"/>
                          <w:p w14:paraId="17968C46" w14:textId="05901B25" w:rsidR="00FF22F6" w:rsidRDefault="00FF22F6"/>
                          <w:p w14:paraId="046E1963" w14:textId="0ED08E42" w:rsidR="00FF22F6" w:rsidRDefault="00FF22F6"/>
                          <w:p w14:paraId="71EE42A7" w14:textId="5C800836" w:rsidR="00FF22F6" w:rsidRDefault="00FF22F6"/>
                          <w:p w14:paraId="36C7F016" w14:textId="2F52481F" w:rsidR="00FF22F6" w:rsidRDefault="00FF22F6"/>
                          <w:p w14:paraId="02A595B9" w14:textId="256D801F" w:rsidR="00FF22F6" w:rsidRDefault="00FF22F6"/>
                          <w:p w14:paraId="74D8FBA7" w14:textId="433B3712" w:rsidR="00FF22F6" w:rsidRDefault="00FF22F6"/>
                          <w:p w14:paraId="51BC7BB0" w14:textId="46E1FA16" w:rsidR="00FF22F6" w:rsidRDefault="00FF22F6"/>
                          <w:p w14:paraId="6643EE17" w14:textId="5711C8DD" w:rsidR="00FF22F6" w:rsidRDefault="00FF22F6"/>
                          <w:p w14:paraId="60539E53" w14:textId="02EDC068" w:rsidR="00FF22F6" w:rsidRDefault="00FF22F6"/>
                          <w:p w14:paraId="75FAF89F" w14:textId="3820D75D" w:rsidR="00FF22F6" w:rsidRDefault="00FF22F6"/>
                          <w:p w14:paraId="23FDC50B" w14:textId="673F576A" w:rsidR="00FF22F6" w:rsidRPr="009373A5" w:rsidRDefault="00FF22F6" w:rsidP="009373A5">
                            <w:pPr>
                              <w:pStyle w:val="ListParagraph"/>
                              <w:numPr>
                                <w:ilvl w:val="0"/>
                                <w:numId w:val="22"/>
                              </w:numPr>
                              <w:spacing w:line="480" w:lineRule="auto"/>
                              <w:rPr>
                                <w:b/>
                              </w:rPr>
                            </w:pPr>
                            <w:r w:rsidRPr="009373A5">
                              <w:rPr>
                                <w:b/>
                              </w:rPr>
                              <w:t>Number of plants per square meter in variety Bg 360</w:t>
                            </w:r>
                          </w:p>
                          <w:p w14:paraId="040978D8" w14:textId="7A6DA931" w:rsidR="00FF22F6" w:rsidRDefault="00FF22F6" w:rsidP="009373A5">
                            <w:pPr>
                              <w:spacing w:line="480" w:lineRule="auto"/>
                              <w:rPr>
                                <w:rFonts w:ascii="Times New Roman" w:hAnsi="Times New Roman" w:cs="Times New Roman"/>
                                <w:b/>
                                <w:sz w:val="24"/>
                                <w:szCs w:val="24"/>
                              </w:rPr>
                            </w:pPr>
                          </w:p>
                          <w:p w14:paraId="5C00BBE1" w14:textId="233482FA" w:rsidR="00FF22F6" w:rsidRDefault="00FF22F6" w:rsidP="009373A5">
                            <w:pPr>
                              <w:spacing w:line="480" w:lineRule="auto"/>
                              <w:rPr>
                                <w:rFonts w:ascii="Times New Roman" w:hAnsi="Times New Roman" w:cs="Times New Roman"/>
                                <w:b/>
                                <w:sz w:val="24"/>
                                <w:szCs w:val="24"/>
                              </w:rPr>
                            </w:pPr>
                          </w:p>
                          <w:p w14:paraId="30917B4D" w14:textId="58340194" w:rsidR="00FF22F6" w:rsidRDefault="00FF22F6" w:rsidP="009373A5">
                            <w:pPr>
                              <w:spacing w:line="480" w:lineRule="auto"/>
                              <w:rPr>
                                <w:rFonts w:ascii="Times New Roman" w:hAnsi="Times New Roman" w:cs="Times New Roman"/>
                                <w:b/>
                                <w:sz w:val="24"/>
                                <w:szCs w:val="24"/>
                              </w:rPr>
                            </w:pPr>
                          </w:p>
                          <w:p w14:paraId="5E2D64FA" w14:textId="0E87BF56" w:rsidR="00FF22F6" w:rsidRDefault="00FF22F6" w:rsidP="009373A5">
                            <w:pPr>
                              <w:spacing w:line="480" w:lineRule="auto"/>
                              <w:rPr>
                                <w:rFonts w:ascii="Times New Roman" w:hAnsi="Times New Roman" w:cs="Times New Roman"/>
                                <w:b/>
                                <w:sz w:val="24"/>
                                <w:szCs w:val="24"/>
                              </w:rPr>
                            </w:pPr>
                          </w:p>
                          <w:p w14:paraId="08C40B08" w14:textId="63E7DBA4" w:rsidR="00FF22F6" w:rsidRDefault="00FF22F6" w:rsidP="009373A5">
                            <w:pPr>
                              <w:spacing w:line="480" w:lineRule="auto"/>
                              <w:rPr>
                                <w:rFonts w:ascii="Times New Roman" w:hAnsi="Times New Roman" w:cs="Times New Roman"/>
                                <w:b/>
                                <w:sz w:val="24"/>
                                <w:szCs w:val="24"/>
                              </w:rPr>
                            </w:pPr>
                          </w:p>
                          <w:p w14:paraId="50E20316" w14:textId="099D3B09" w:rsidR="00FF22F6" w:rsidRDefault="00FF22F6" w:rsidP="009373A5">
                            <w:pPr>
                              <w:spacing w:line="480" w:lineRule="auto"/>
                              <w:rPr>
                                <w:rFonts w:ascii="Times New Roman" w:hAnsi="Times New Roman" w:cs="Times New Roman"/>
                                <w:b/>
                                <w:sz w:val="24"/>
                                <w:szCs w:val="24"/>
                              </w:rPr>
                            </w:pPr>
                          </w:p>
                          <w:p w14:paraId="6FEE8C27" w14:textId="2D83A3BD" w:rsidR="00FF22F6" w:rsidRDefault="00FF22F6" w:rsidP="009373A5">
                            <w:pPr>
                              <w:spacing w:line="480" w:lineRule="auto"/>
                              <w:rPr>
                                <w:rFonts w:ascii="Times New Roman" w:hAnsi="Times New Roman" w:cs="Times New Roman"/>
                                <w:b/>
                                <w:sz w:val="24"/>
                                <w:szCs w:val="24"/>
                              </w:rPr>
                            </w:pPr>
                          </w:p>
                          <w:p w14:paraId="2E2D4EF8" w14:textId="1B3B5A9C" w:rsidR="00FF22F6" w:rsidRDefault="00FF22F6" w:rsidP="009373A5">
                            <w:pPr>
                              <w:spacing w:line="480" w:lineRule="auto"/>
                              <w:rPr>
                                <w:rFonts w:ascii="Times New Roman" w:hAnsi="Times New Roman" w:cs="Times New Roman"/>
                                <w:b/>
                                <w:sz w:val="24"/>
                                <w:szCs w:val="24"/>
                              </w:rPr>
                            </w:pPr>
                          </w:p>
                          <w:p w14:paraId="2D9E558B" w14:textId="0464156E" w:rsidR="00FF22F6" w:rsidRPr="009373A5" w:rsidRDefault="00FF22F6" w:rsidP="009373A5">
                            <w:pPr>
                              <w:pStyle w:val="ListParagraph"/>
                              <w:numPr>
                                <w:ilvl w:val="0"/>
                                <w:numId w:val="22"/>
                              </w:numPr>
                              <w:spacing w:line="480" w:lineRule="auto"/>
                              <w:rPr>
                                <w:b/>
                              </w:rPr>
                            </w:pPr>
                            <w:r w:rsidRPr="009373A5">
                              <w:rPr>
                                <w:b/>
                              </w:rPr>
                              <w:t>Number of plants per square meter in variety Bg 374</w:t>
                            </w:r>
                          </w:p>
                          <w:p w14:paraId="4F0FD655" w14:textId="77777777" w:rsidR="00FF22F6" w:rsidRDefault="00FF22F6" w:rsidP="009373A5">
                            <w:pPr>
                              <w:spacing w:line="480" w:lineRule="auto"/>
                              <w:rPr>
                                <w:rFonts w:ascii="Times New Roman" w:hAnsi="Times New Roman" w:cs="Times New Roman"/>
                                <w:b/>
                                <w:sz w:val="24"/>
                                <w:szCs w:val="24"/>
                              </w:rPr>
                            </w:pPr>
                          </w:p>
                          <w:p w14:paraId="5EF2CF0B" w14:textId="77777777"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11" type="#_x0000_t202" style="position:absolute;margin-left:-.05pt;margin-top:1.3pt;width:437pt;height:666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" fillcolor="white [3201]" strokeweight=".5pt">
                <v:textbox>
                  <w:txbxContent>
                    <w:p w14:paraId="2CF61628" w14:textId="269D3A43" w:rsidR="00FF22F6" w:rsidRDefault="00FF22F6"/>
                    <w:p w14:paraId="78D0DCDA" w14:textId="7FB59718" w:rsidR="00FF22F6" w:rsidRDefault="00FF22F6"/>
                    <w:p w14:paraId="74727651" w14:textId="6631F257" w:rsidR="00FF22F6" w:rsidRDefault="00FF22F6"/>
                    <w:p w14:paraId="252AE99F" w14:textId="7A512F75" w:rsidR="00FF22F6" w:rsidRDefault="00FF22F6"/>
                    <w:p w14:paraId="17968C46" w14:textId="05901B25" w:rsidR="00FF22F6" w:rsidRDefault="00FF22F6"/>
                    <w:p w14:paraId="046E1963" w14:textId="0ED08E42" w:rsidR="00FF22F6" w:rsidRDefault="00FF22F6"/>
                    <w:p w14:paraId="71EE42A7" w14:textId="5C800836" w:rsidR="00FF22F6" w:rsidRDefault="00FF22F6"/>
                    <w:p w14:paraId="36C7F016" w14:textId="2F52481F" w:rsidR="00FF22F6" w:rsidRDefault="00FF22F6"/>
                    <w:p w14:paraId="02A595B9" w14:textId="256D801F" w:rsidR="00FF22F6" w:rsidRDefault="00FF22F6"/>
                    <w:p w14:paraId="74D8FBA7" w14:textId="433B3712" w:rsidR="00FF22F6" w:rsidRDefault="00FF22F6"/>
                    <w:p w14:paraId="51BC7BB0" w14:textId="46E1FA16" w:rsidR="00FF22F6" w:rsidRDefault="00FF22F6"/>
                    <w:p w14:paraId="6643EE17" w14:textId="5711C8DD" w:rsidR="00FF22F6" w:rsidRDefault="00FF22F6"/>
                    <w:p w14:paraId="60539E53" w14:textId="02EDC068" w:rsidR="00FF22F6" w:rsidRDefault="00FF22F6"/>
                    <w:p w14:paraId="75FAF89F" w14:textId="3820D75D" w:rsidR="00FF22F6" w:rsidRDefault="00FF22F6"/>
                    <w:p w14:paraId="23FDC50B" w14:textId="673F576A" w:rsidR="00FF22F6" w:rsidRPr="009373A5" w:rsidRDefault="00FF22F6" w:rsidP="009373A5">
                      <w:pPr>
                        <w:pStyle w:val="ListParagraph"/>
                        <w:numPr>
                          <w:ilvl w:val="0"/>
                          <w:numId w:val="22"/>
                        </w:numPr>
                        <w:spacing w:line="480" w:lineRule="auto"/>
                        <w:rPr>
                          <w:b/>
                        </w:rPr>
                      </w:pPr>
                      <w:r w:rsidRPr="009373A5">
                        <w:rPr>
                          <w:b/>
                        </w:rPr>
                        <w:t>Number of plants per square meter in variety Bg 360</w:t>
                      </w:r>
                    </w:p>
                    <w:p w14:paraId="040978D8" w14:textId="7A6DA931" w:rsidR="00FF22F6" w:rsidRDefault="00FF22F6" w:rsidP="009373A5">
                      <w:pPr>
                        <w:spacing w:line="480" w:lineRule="auto"/>
                        <w:rPr>
                          <w:rFonts w:ascii="Times New Roman" w:hAnsi="Times New Roman" w:cs="Times New Roman"/>
                          <w:b/>
                          <w:sz w:val="24"/>
                          <w:szCs w:val="24"/>
                        </w:rPr>
                      </w:pPr>
                    </w:p>
                    <w:p w14:paraId="5C00BBE1" w14:textId="233482FA" w:rsidR="00FF22F6" w:rsidRDefault="00FF22F6" w:rsidP="009373A5">
                      <w:pPr>
                        <w:spacing w:line="480" w:lineRule="auto"/>
                        <w:rPr>
                          <w:rFonts w:ascii="Times New Roman" w:hAnsi="Times New Roman" w:cs="Times New Roman"/>
                          <w:b/>
                          <w:sz w:val="24"/>
                          <w:szCs w:val="24"/>
                        </w:rPr>
                      </w:pPr>
                    </w:p>
                    <w:p w14:paraId="30917B4D" w14:textId="58340194" w:rsidR="00FF22F6" w:rsidRDefault="00FF22F6" w:rsidP="009373A5">
                      <w:pPr>
                        <w:spacing w:line="480" w:lineRule="auto"/>
                        <w:rPr>
                          <w:rFonts w:ascii="Times New Roman" w:hAnsi="Times New Roman" w:cs="Times New Roman"/>
                          <w:b/>
                          <w:sz w:val="24"/>
                          <w:szCs w:val="24"/>
                        </w:rPr>
                      </w:pPr>
                    </w:p>
                    <w:p w14:paraId="5E2D64FA" w14:textId="0E87BF56" w:rsidR="00FF22F6" w:rsidRDefault="00FF22F6" w:rsidP="009373A5">
                      <w:pPr>
                        <w:spacing w:line="480" w:lineRule="auto"/>
                        <w:rPr>
                          <w:rFonts w:ascii="Times New Roman" w:hAnsi="Times New Roman" w:cs="Times New Roman"/>
                          <w:b/>
                          <w:sz w:val="24"/>
                          <w:szCs w:val="24"/>
                        </w:rPr>
                      </w:pPr>
                    </w:p>
                    <w:p w14:paraId="08C40B08" w14:textId="63E7DBA4" w:rsidR="00FF22F6" w:rsidRDefault="00FF22F6" w:rsidP="009373A5">
                      <w:pPr>
                        <w:spacing w:line="480" w:lineRule="auto"/>
                        <w:rPr>
                          <w:rFonts w:ascii="Times New Roman" w:hAnsi="Times New Roman" w:cs="Times New Roman"/>
                          <w:b/>
                          <w:sz w:val="24"/>
                          <w:szCs w:val="24"/>
                        </w:rPr>
                      </w:pPr>
                    </w:p>
                    <w:p w14:paraId="50E20316" w14:textId="099D3B09" w:rsidR="00FF22F6" w:rsidRDefault="00FF22F6" w:rsidP="009373A5">
                      <w:pPr>
                        <w:spacing w:line="480" w:lineRule="auto"/>
                        <w:rPr>
                          <w:rFonts w:ascii="Times New Roman" w:hAnsi="Times New Roman" w:cs="Times New Roman"/>
                          <w:b/>
                          <w:sz w:val="24"/>
                          <w:szCs w:val="24"/>
                        </w:rPr>
                      </w:pPr>
                    </w:p>
                    <w:p w14:paraId="6FEE8C27" w14:textId="2D83A3BD" w:rsidR="00FF22F6" w:rsidRDefault="00FF22F6" w:rsidP="009373A5">
                      <w:pPr>
                        <w:spacing w:line="480" w:lineRule="auto"/>
                        <w:rPr>
                          <w:rFonts w:ascii="Times New Roman" w:hAnsi="Times New Roman" w:cs="Times New Roman"/>
                          <w:b/>
                          <w:sz w:val="24"/>
                          <w:szCs w:val="24"/>
                        </w:rPr>
                      </w:pPr>
                    </w:p>
                    <w:p w14:paraId="2E2D4EF8" w14:textId="1B3B5A9C" w:rsidR="00FF22F6" w:rsidRDefault="00FF22F6" w:rsidP="009373A5">
                      <w:pPr>
                        <w:spacing w:line="480" w:lineRule="auto"/>
                        <w:rPr>
                          <w:rFonts w:ascii="Times New Roman" w:hAnsi="Times New Roman" w:cs="Times New Roman"/>
                          <w:b/>
                          <w:sz w:val="24"/>
                          <w:szCs w:val="24"/>
                        </w:rPr>
                      </w:pPr>
                    </w:p>
                    <w:p w14:paraId="2D9E558B" w14:textId="0464156E" w:rsidR="00FF22F6" w:rsidRPr="009373A5" w:rsidRDefault="00FF22F6" w:rsidP="009373A5">
                      <w:pPr>
                        <w:pStyle w:val="ListParagraph"/>
                        <w:numPr>
                          <w:ilvl w:val="0"/>
                          <w:numId w:val="22"/>
                        </w:numPr>
                        <w:spacing w:line="480" w:lineRule="auto"/>
                        <w:rPr>
                          <w:b/>
                        </w:rPr>
                      </w:pPr>
                      <w:r w:rsidRPr="009373A5">
                        <w:rPr>
                          <w:b/>
                        </w:rPr>
                        <w:t>Number of plants per square meter in variety Bg 374</w:t>
                      </w:r>
                    </w:p>
                    <w:p w14:paraId="4F0FD655" w14:textId="77777777" w:rsidR="00FF22F6" w:rsidRDefault="00FF22F6" w:rsidP="009373A5">
                      <w:pPr>
                        <w:spacing w:line="480" w:lineRule="auto"/>
                        <w:rPr>
                          <w:rFonts w:ascii="Times New Roman" w:hAnsi="Times New Roman" w:cs="Times New Roman"/>
                          <w:b/>
                          <w:sz w:val="24"/>
                          <w:szCs w:val="24"/>
                        </w:rPr>
                      </w:pPr>
                    </w:p>
                    <w:p w14:paraId="5EF2CF0B" w14:textId="77777777" w:rsidR="00FF22F6" w:rsidRDefault="00FF22F6"/>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646976" behindDoc="0" locked="0" layoutInCell="1" allowOverlap="1" wp14:anchorId="79A3B55B" wp14:editId="0BF511DF">
            <wp:simplePos x="0" y="0"/>
            <wp:positionH relativeFrom="margin">
              <wp:posOffset>329565</wp:posOffset>
            </wp:positionH>
            <wp:positionV relativeFrom="paragraph">
              <wp:posOffset>41910</wp:posOffset>
            </wp:positionV>
            <wp:extent cx="4851400" cy="3530600"/>
            <wp:effectExtent l="0" t="0" r="6350" b="1270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551D4B0C"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B3A4CAC" w14:textId="464EB951" w:rsidR="009376AA" w:rsidRDefault="00A21807" w:rsidP="00797C9F">
      <w:pPr>
        <w:pStyle w:val="Heading4"/>
        <w:spacing w:line="480" w:lineRule="auto"/>
        <w:rPr>
          <w:rFonts w:ascii="Times New Roman" w:hAnsi="Times New Roman" w:cs="Times New Roman"/>
          <w:b/>
          <w:i w:val="0"/>
          <w:color w:val="000000" w:themeColor="text1"/>
          <w:sz w:val="24"/>
          <w:szCs w:val="24"/>
        </w:rPr>
      </w:pPr>
      <w:bookmarkStart w:id="129" w:name="_Toc536025549"/>
      <w:bookmarkStart w:id="130" w:name="_Toc536028848"/>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7936" behindDoc="0" locked="0" layoutInCell="1" allowOverlap="1" wp14:anchorId="7F2C6DD0" wp14:editId="53BB40D9">
                <wp:simplePos x="0" y="0"/>
                <wp:positionH relativeFrom="column">
                  <wp:posOffset>793115</wp:posOffset>
                </wp:positionH>
                <wp:positionV relativeFrom="paragraph">
                  <wp:posOffset>189230</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FF22F6" w:rsidRPr="00A21807" w:rsidRDefault="00FF22F6">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12" type="#_x0000_t202" style="position:absolute;margin-left:62.45pt;margin-top:14.9pt;width:87.5pt;height: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" filled="f" stroked="f" strokeweight=".5pt">
                <v:textbox>
                  <w:txbxContent>
                    <w:p w14:paraId="7FE45C8A" w14:textId="30B9E04C" w:rsidR="00FF22F6" w:rsidRPr="00A21807" w:rsidRDefault="00FF22F6">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29"/>
      <w:bookmarkEnd w:id="130"/>
    </w:p>
    <w:p w14:paraId="17327ABE" w14:textId="44DE801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96E8F9B" w:rsidR="009376AA" w:rsidRDefault="002A74A8" w:rsidP="00797C9F">
      <w:pPr>
        <w:pStyle w:val="Heading4"/>
        <w:spacing w:line="480" w:lineRule="auto"/>
        <w:rPr>
          <w:rFonts w:ascii="Times New Roman" w:hAnsi="Times New Roman" w:cs="Times New Roman"/>
          <w:b/>
          <w:i w:val="0"/>
          <w:color w:val="000000" w:themeColor="text1"/>
          <w:sz w:val="24"/>
          <w:szCs w:val="24"/>
        </w:rPr>
      </w:pPr>
      <w:bookmarkStart w:id="131" w:name="_Toc536024945"/>
      <w:bookmarkStart w:id="132" w:name="_Toc536025550"/>
      <w:bookmarkStart w:id="133" w:name="_Toc536028849"/>
      <w:r>
        <w:rPr>
          <w:noProof/>
        </w:rPr>
        <w:drawing>
          <wp:anchor distT="0" distB="0" distL="114300" distR="114300" simplePos="0" relativeHeight="251689984" behindDoc="1" locked="0" layoutInCell="1" allowOverlap="1" wp14:anchorId="5F139329" wp14:editId="51B3A9F2">
            <wp:simplePos x="0" y="0"/>
            <wp:positionH relativeFrom="column">
              <wp:posOffset>329565</wp:posOffset>
            </wp:positionH>
            <wp:positionV relativeFrom="paragraph">
              <wp:posOffset>358140</wp:posOffset>
            </wp:positionV>
            <wp:extent cx="4851400" cy="3530600"/>
            <wp:effectExtent l="0" t="0" r="6350" b="12700"/>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1"/>
      <w:bookmarkEnd w:id="132"/>
      <w:bookmarkEnd w:id="133"/>
    </w:p>
    <w:p w14:paraId="617FFDE3" w14:textId="2203089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5414DBB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230E70C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465E593D"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6630A2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01E8D46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29660AC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42EBDAF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11EDEE3" w14:textId="6D3B3C58" w:rsidR="009376AA" w:rsidRDefault="00206C83" w:rsidP="009376AA">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1688960" behindDoc="1" locked="0" layoutInCell="1" allowOverlap="1" wp14:anchorId="368F94C8" wp14:editId="748B9AA7">
                <wp:simplePos x="0" y="0"/>
                <wp:positionH relativeFrom="column">
                  <wp:posOffset>793115</wp:posOffset>
                </wp:positionH>
                <wp:positionV relativeFrom="paragraph">
                  <wp:posOffset>111760</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FF22F6" w:rsidRPr="00A21807" w:rsidRDefault="00FF22F6"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13" type="#_x0000_t202" style="position:absolute;margin-left:62.45pt;margin-top:8.8pt;width:87.5pt;height:22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" filled="f" stroked="f" strokeweight=".5pt">
                <v:textbox>
                  <w:txbxContent>
                    <w:p w14:paraId="0BDD3842" w14:textId="734DC8DC" w:rsidR="00FF22F6" w:rsidRPr="00A21807" w:rsidRDefault="00FF22F6"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6E075811" w14:textId="20F7CB51" w:rsidR="009376AA" w:rsidRDefault="009376AA" w:rsidP="009376AA"/>
    <w:p w14:paraId="5D3FAEDA" w14:textId="6F23C586" w:rsidR="009376AA" w:rsidRDefault="009376AA" w:rsidP="009376AA"/>
    <w:p w14:paraId="4A5D87D6" w14:textId="0130F4C9" w:rsidR="009376AA" w:rsidRDefault="009376AA" w:rsidP="009376AA"/>
    <w:p w14:paraId="329B0FEA" w14:textId="177452E4" w:rsidR="009373A5" w:rsidRDefault="009373A5" w:rsidP="009373A5">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49CAD9F" w14:textId="256868A1" w:rsidR="009373A5" w:rsidRPr="009373A5" w:rsidRDefault="009373A5" w:rsidP="009373A5">
      <w:pPr>
        <w:pStyle w:val="Caption"/>
        <w:rPr>
          <w:rFonts w:ascii="Times New Roman" w:hAnsi="Times New Roman" w:cs="Times New Roman"/>
          <w:b/>
          <w:i w:val="0"/>
          <w:color w:val="auto"/>
          <w:sz w:val="24"/>
          <w:szCs w:val="24"/>
        </w:rPr>
      </w:pPr>
      <w:bookmarkStart w:id="134" w:name="_Toc536027537"/>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4"/>
    </w:p>
    <w:p w14:paraId="3F9A6C4A" w14:textId="176AC293"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35" w:name="_Toc536028850"/>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tillers per square meter</w:t>
      </w:r>
      <w:bookmarkEnd w:id="135"/>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1A2408E9" w:rsidR="00AD41A6" w:rsidRPr="00AD41A6" w:rsidRDefault="00065DC8" w:rsidP="00AD41A6">
      <w:r>
        <w:rPr>
          <w:noProof/>
        </w:rPr>
        <w:lastRenderedPageBreak/>
        <w:drawing>
          <wp:anchor distT="0" distB="0" distL="114300" distR="114300" simplePos="0" relativeHeight="251691008" behindDoc="0" locked="0" layoutInCell="1" allowOverlap="1" wp14:anchorId="0C7BC96E" wp14:editId="2AB8EE88">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29285A">
        <w:rPr>
          <w:noProof/>
        </w:rPr>
        <mc:AlternateContent>
          <mc:Choice Requires="wps">
            <w:drawing>
              <wp:anchor distT="0" distB="0" distL="114300" distR="114300" simplePos="0" relativeHeight="251618304" behindDoc="1" locked="0" layoutInCell="1" allowOverlap="1" wp14:anchorId="61B1A34B" wp14:editId="13A3A69C">
                <wp:simplePos x="0" y="0"/>
                <wp:positionH relativeFrom="column">
                  <wp:posOffset>45720</wp:posOffset>
                </wp:positionH>
                <wp:positionV relativeFrom="paragraph">
                  <wp:posOffset>-8890</wp:posOffset>
                </wp:positionV>
                <wp:extent cx="5427133" cy="8094133"/>
                <wp:effectExtent l="0" t="0" r="21590" b="27940"/>
                <wp:wrapNone/>
                <wp:docPr id="230" name="Text Box 230"/>
                <wp:cNvGraphicFramePr/>
                <a:graphic xmlns:a="http://schemas.openxmlformats.org/drawingml/2006/main">
                  <a:graphicData uri="http://schemas.microsoft.com/office/word/2010/wordprocessingShape">
                    <wps:wsp>
                      <wps:cNvSpPr txBox="1"/>
                      <wps:spPr>
                        <a:xfrm>
                          <a:off x="0" y="0"/>
                          <a:ext cx="5427133" cy="8094133"/>
                        </a:xfrm>
                        <a:prstGeom prst="rect">
                          <a:avLst/>
                        </a:prstGeom>
                        <a:solidFill>
                          <a:schemeClr val="lt1"/>
                        </a:solidFill>
                        <a:ln w="6350">
                          <a:solidFill>
                            <a:prstClr val="black"/>
                          </a:solidFill>
                        </a:ln>
                      </wps:spPr>
                      <wps:txbx>
                        <w:txbxContent>
                          <w:p w14:paraId="014BE2A7" w14:textId="4B642B9F" w:rsidR="00FF22F6" w:rsidRDefault="00FF22F6"/>
                          <w:p w14:paraId="5CEA61BB" w14:textId="5DDC0C7B" w:rsidR="00FF22F6" w:rsidRDefault="00FF22F6"/>
                          <w:p w14:paraId="5DD7AB31" w14:textId="35CF4ED8" w:rsidR="00FF22F6" w:rsidRDefault="00FF22F6"/>
                          <w:p w14:paraId="6D10785A" w14:textId="2BE60444" w:rsidR="00FF22F6" w:rsidRDefault="00FF22F6"/>
                          <w:p w14:paraId="323E6A03" w14:textId="1F75CF9B" w:rsidR="00FF22F6" w:rsidRDefault="00FF22F6"/>
                          <w:p w14:paraId="05AA30F9" w14:textId="6D2574C1" w:rsidR="00FF22F6" w:rsidRDefault="00FF22F6"/>
                          <w:p w14:paraId="50FD0813" w14:textId="162B9367" w:rsidR="00FF22F6" w:rsidRDefault="00FF22F6"/>
                          <w:p w14:paraId="20C2895F" w14:textId="621CC8C4" w:rsidR="00FF22F6" w:rsidRDefault="00FF22F6"/>
                          <w:p w14:paraId="054EFD72" w14:textId="425DA3A7" w:rsidR="00FF22F6" w:rsidRDefault="00FF22F6"/>
                          <w:p w14:paraId="1D5C2213" w14:textId="7293F5A9" w:rsidR="00FF22F6" w:rsidRDefault="00FF22F6"/>
                          <w:p w14:paraId="31444E87" w14:textId="24856DE2" w:rsidR="00FF22F6" w:rsidRDefault="00FF22F6"/>
                          <w:p w14:paraId="2DD52C9A" w14:textId="661CDDF2" w:rsidR="00FF22F6" w:rsidRDefault="00FF22F6"/>
                          <w:p w14:paraId="77DED5EF" w14:textId="77777777" w:rsidR="00FF22F6" w:rsidRDefault="00FF22F6"/>
                          <w:p w14:paraId="1D377044" w14:textId="67A3A1E2" w:rsidR="00FF22F6" w:rsidRPr="009373A5" w:rsidRDefault="00FF22F6"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FF22F6" w:rsidRDefault="00FF22F6"/>
                          <w:p w14:paraId="2A88A988" w14:textId="57DC8AF7" w:rsidR="00FF22F6" w:rsidRDefault="00FF22F6"/>
                          <w:p w14:paraId="42CC074A" w14:textId="28406864" w:rsidR="00FF22F6" w:rsidRDefault="00FF22F6"/>
                          <w:p w14:paraId="49F19B3F" w14:textId="54DD8E56" w:rsidR="00FF22F6" w:rsidRDefault="00FF22F6"/>
                          <w:p w14:paraId="52AA59E6" w14:textId="6C47B288" w:rsidR="00FF22F6" w:rsidRDefault="00FF22F6"/>
                          <w:p w14:paraId="1598ED6A" w14:textId="26D8C577" w:rsidR="00FF22F6" w:rsidRDefault="00FF22F6"/>
                          <w:p w14:paraId="651C246B" w14:textId="03AE13F0" w:rsidR="00FF22F6" w:rsidRDefault="00FF22F6"/>
                          <w:p w14:paraId="483F835A" w14:textId="479EF121" w:rsidR="00FF22F6" w:rsidRDefault="00FF22F6"/>
                          <w:p w14:paraId="37956C3C" w14:textId="7A660D30" w:rsidR="00FF22F6" w:rsidRDefault="00FF22F6"/>
                          <w:p w14:paraId="3814F102" w14:textId="166EBC43" w:rsidR="00FF22F6" w:rsidRDefault="00FF22F6"/>
                          <w:p w14:paraId="31390459" w14:textId="73689209" w:rsidR="00FF22F6" w:rsidRDefault="00FF22F6"/>
                          <w:p w14:paraId="0DB75CF5" w14:textId="4E75D5E1" w:rsidR="00FF22F6" w:rsidRDefault="00FF22F6"/>
                          <w:p w14:paraId="30701CFF" w14:textId="77777777" w:rsidR="00FF22F6" w:rsidRDefault="00FF22F6"/>
                          <w:p w14:paraId="5E2A372A" w14:textId="4C1CF553" w:rsidR="00FF22F6" w:rsidRPr="006E145B" w:rsidRDefault="00FF22F6"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FF22F6" w:rsidRDefault="00FF22F6"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14" type="#_x0000_t202" style="position:absolute;margin-left:3.6pt;margin-top:-.7pt;width:427.35pt;height:63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" fillcolor="white [3201]" strokeweight=".5pt">
                <v:textbox>
                  <w:txbxContent>
                    <w:p w14:paraId="014BE2A7" w14:textId="4B642B9F" w:rsidR="00FF22F6" w:rsidRDefault="00FF22F6"/>
                    <w:p w14:paraId="5CEA61BB" w14:textId="5DDC0C7B" w:rsidR="00FF22F6" w:rsidRDefault="00FF22F6"/>
                    <w:p w14:paraId="5DD7AB31" w14:textId="35CF4ED8" w:rsidR="00FF22F6" w:rsidRDefault="00FF22F6"/>
                    <w:p w14:paraId="6D10785A" w14:textId="2BE60444" w:rsidR="00FF22F6" w:rsidRDefault="00FF22F6"/>
                    <w:p w14:paraId="323E6A03" w14:textId="1F75CF9B" w:rsidR="00FF22F6" w:rsidRDefault="00FF22F6"/>
                    <w:p w14:paraId="05AA30F9" w14:textId="6D2574C1" w:rsidR="00FF22F6" w:rsidRDefault="00FF22F6"/>
                    <w:p w14:paraId="50FD0813" w14:textId="162B9367" w:rsidR="00FF22F6" w:rsidRDefault="00FF22F6"/>
                    <w:p w14:paraId="20C2895F" w14:textId="621CC8C4" w:rsidR="00FF22F6" w:rsidRDefault="00FF22F6"/>
                    <w:p w14:paraId="054EFD72" w14:textId="425DA3A7" w:rsidR="00FF22F6" w:rsidRDefault="00FF22F6"/>
                    <w:p w14:paraId="1D5C2213" w14:textId="7293F5A9" w:rsidR="00FF22F6" w:rsidRDefault="00FF22F6"/>
                    <w:p w14:paraId="31444E87" w14:textId="24856DE2" w:rsidR="00FF22F6" w:rsidRDefault="00FF22F6"/>
                    <w:p w14:paraId="2DD52C9A" w14:textId="661CDDF2" w:rsidR="00FF22F6" w:rsidRDefault="00FF22F6"/>
                    <w:p w14:paraId="77DED5EF" w14:textId="77777777" w:rsidR="00FF22F6" w:rsidRDefault="00FF22F6"/>
                    <w:p w14:paraId="1D377044" w14:textId="67A3A1E2" w:rsidR="00FF22F6" w:rsidRPr="009373A5" w:rsidRDefault="00FF22F6"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FF22F6" w:rsidRDefault="00FF22F6"/>
                    <w:p w14:paraId="2A88A988" w14:textId="57DC8AF7" w:rsidR="00FF22F6" w:rsidRDefault="00FF22F6"/>
                    <w:p w14:paraId="42CC074A" w14:textId="28406864" w:rsidR="00FF22F6" w:rsidRDefault="00FF22F6"/>
                    <w:p w14:paraId="49F19B3F" w14:textId="54DD8E56" w:rsidR="00FF22F6" w:rsidRDefault="00FF22F6"/>
                    <w:p w14:paraId="52AA59E6" w14:textId="6C47B288" w:rsidR="00FF22F6" w:rsidRDefault="00FF22F6"/>
                    <w:p w14:paraId="1598ED6A" w14:textId="26D8C577" w:rsidR="00FF22F6" w:rsidRDefault="00FF22F6"/>
                    <w:p w14:paraId="651C246B" w14:textId="03AE13F0" w:rsidR="00FF22F6" w:rsidRDefault="00FF22F6"/>
                    <w:p w14:paraId="483F835A" w14:textId="479EF121" w:rsidR="00FF22F6" w:rsidRDefault="00FF22F6"/>
                    <w:p w14:paraId="37956C3C" w14:textId="7A660D30" w:rsidR="00FF22F6" w:rsidRDefault="00FF22F6"/>
                    <w:p w14:paraId="3814F102" w14:textId="166EBC43" w:rsidR="00FF22F6" w:rsidRDefault="00FF22F6"/>
                    <w:p w14:paraId="31390459" w14:textId="73689209" w:rsidR="00FF22F6" w:rsidRDefault="00FF22F6"/>
                    <w:p w14:paraId="0DB75CF5" w14:textId="4E75D5E1" w:rsidR="00FF22F6" w:rsidRDefault="00FF22F6"/>
                    <w:p w14:paraId="30701CFF" w14:textId="77777777" w:rsidR="00FF22F6" w:rsidRDefault="00FF22F6"/>
                    <w:p w14:paraId="5E2A372A" w14:textId="4C1CF553" w:rsidR="00FF22F6" w:rsidRPr="006E145B" w:rsidRDefault="00FF22F6"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FF22F6" w:rsidRDefault="00FF22F6" w:rsidP="00065DC8"/>
                  </w:txbxContent>
                </v:textbox>
              </v:shape>
            </w:pict>
          </mc:Fallback>
        </mc:AlternateContent>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1692032" behindDoc="0" locked="0" layoutInCell="1" allowOverlap="1" wp14:anchorId="55A6D687" wp14:editId="083B61ED">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7B02B494" w14:textId="410147C1" w:rsidR="0029285A" w:rsidRDefault="0029285A" w:rsidP="0029285A">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92A9CF0" w14:textId="7DD2194F" w:rsidR="00065DC8" w:rsidRPr="00065DC8" w:rsidRDefault="00065DC8" w:rsidP="00065DC8">
      <w:pPr>
        <w:pStyle w:val="Caption"/>
        <w:rPr>
          <w:rFonts w:ascii="Times New Roman" w:hAnsi="Times New Roman" w:cs="Times New Roman"/>
          <w:b/>
          <w:i w:val="0"/>
          <w:color w:val="auto"/>
          <w:sz w:val="24"/>
          <w:szCs w:val="24"/>
        </w:rPr>
      </w:pPr>
      <w:bookmarkStart w:id="136" w:name="_Toc536027538"/>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36"/>
    </w:p>
    <w:p w14:paraId="0F50C0F9" w14:textId="2807D17F" w:rsidR="00377E72" w:rsidRDefault="00377E72" w:rsidP="00377E72"/>
    <w:p w14:paraId="13A54A59" w14:textId="263D0DB9"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37" w:name="_Toc536028851"/>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greenness of </w:t>
      </w:r>
      <w:r w:rsidR="00880AD0">
        <w:rPr>
          <w:rFonts w:ascii="Times New Roman" w:hAnsi="Times New Roman" w:cs="Times New Roman"/>
          <w:b/>
          <w:i w:val="0"/>
          <w:color w:val="000000" w:themeColor="text1"/>
          <w:sz w:val="24"/>
          <w:szCs w:val="24"/>
        </w:rPr>
        <w:t>plants</w:t>
      </w:r>
      <w:r w:rsidR="00880AD0" w:rsidRPr="00880AD0">
        <w:rPr>
          <w:rFonts w:ascii="Times New Roman" w:hAnsi="Times New Roman" w:cs="Times New Roman"/>
          <w:b/>
          <w:i w:val="0"/>
          <w:color w:val="000000" w:themeColor="text1"/>
          <w:sz w:val="24"/>
          <w:szCs w:val="24"/>
        </w:rPr>
        <w:t xml:space="preserve"> (SPAD meter)</w:t>
      </w:r>
      <w:bookmarkEnd w:id="137"/>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7280" behindDoc="1" locked="0" layoutInCell="1" allowOverlap="1" wp14:anchorId="7F5532B9" wp14:editId="69287DDD">
                <wp:simplePos x="0" y="0"/>
                <wp:positionH relativeFrom="column">
                  <wp:posOffset>62865</wp:posOffset>
                </wp:positionH>
                <wp:positionV relativeFrom="paragraph">
                  <wp:posOffset>2457451</wp:posOffset>
                </wp:positionV>
                <wp:extent cx="4410710" cy="53340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334000"/>
                        </a:xfrm>
                        <a:prstGeom prst="rect">
                          <a:avLst/>
                        </a:prstGeom>
                        <a:solidFill>
                          <a:schemeClr val="lt1"/>
                        </a:solidFill>
                        <a:ln w="6350">
                          <a:solidFill>
                            <a:prstClr val="black"/>
                          </a:solidFill>
                        </a:ln>
                      </wps:spPr>
                      <wps:txbx>
                        <w:txbxContent>
                          <w:p w14:paraId="02277A33" w14:textId="77777777" w:rsidR="00FF22F6" w:rsidRDefault="00FF22F6"/>
                          <w:p w14:paraId="27DB009C" w14:textId="17B31ECA" w:rsidR="00FF22F6" w:rsidRDefault="00FF22F6"/>
                          <w:p w14:paraId="4DB0F51D" w14:textId="18B82930" w:rsidR="00FF22F6" w:rsidRDefault="00FF22F6"/>
                          <w:p w14:paraId="6C10CD22" w14:textId="5B9A821E" w:rsidR="00FF22F6" w:rsidRDefault="00FF22F6"/>
                          <w:p w14:paraId="517EA0F9" w14:textId="01F255C4" w:rsidR="00FF22F6" w:rsidRDefault="00FF22F6"/>
                          <w:p w14:paraId="48D0E37F" w14:textId="10B447D3" w:rsidR="00FF22F6" w:rsidRDefault="00FF22F6"/>
                          <w:p w14:paraId="6F34151C" w14:textId="3C1ABA80" w:rsidR="00FF22F6" w:rsidRDefault="00FF22F6"/>
                          <w:p w14:paraId="66EDFD99" w14:textId="77777777" w:rsidR="00FF22F6" w:rsidRDefault="00FF22F6" w:rsidP="005F3A8C">
                            <w:pPr>
                              <w:pStyle w:val="ListParagraph"/>
                              <w:numPr>
                                <w:ilvl w:val="0"/>
                                <w:numId w:val="26"/>
                              </w:numPr>
                              <w:spacing w:line="480" w:lineRule="auto"/>
                              <w:rPr>
                                <w:b/>
                                <w:color w:val="000000" w:themeColor="text1"/>
                              </w:rPr>
                            </w:pPr>
                          </w:p>
                          <w:p w14:paraId="508CBC3F" w14:textId="7E8F9FAF" w:rsidR="00FF22F6" w:rsidRPr="005F3A8C" w:rsidRDefault="00FF22F6"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FF22F6" w:rsidRDefault="00FF22F6" w:rsidP="005F3A8C"/>
                          <w:p w14:paraId="379AF91E" w14:textId="4F53D2C2" w:rsidR="00FF22F6" w:rsidRDefault="00FF22F6" w:rsidP="005F3A8C"/>
                          <w:p w14:paraId="5DC934AA" w14:textId="0AF655F2" w:rsidR="00FF22F6" w:rsidRDefault="00FF22F6" w:rsidP="005F3A8C"/>
                          <w:p w14:paraId="274BE5E1" w14:textId="25BEAEB9" w:rsidR="00FF22F6" w:rsidRDefault="00FF22F6" w:rsidP="005F3A8C"/>
                          <w:p w14:paraId="1F41BBB6" w14:textId="37CAFA0D" w:rsidR="00FF22F6" w:rsidRDefault="00FF22F6" w:rsidP="005F3A8C"/>
                          <w:p w14:paraId="00E7A2C3" w14:textId="515BC4BE" w:rsidR="00FF22F6" w:rsidRDefault="00FF22F6" w:rsidP="005F3A8C"/>
                          <w:p w14:paraId="489785D0" w14:textId="77F56B3A" w:rsidR="00FF22F6" w:rsidRDefault="00FF22F6" w:rsidP="005F3A8C"/>
                          <w:p w14:paraId="4FE28011" w14:textId="77777777" w:rsidR="00FF22F6" w:rsidRDefault="00FF22F6" w:rsidP="005F3A8C"/>
                          <w:p w14:paraId="0732C3DB" w14:textId="64C76109" w:rsidR="00FF22F6" w:rsidRPr="005F3A8C" w:rsidRDefault="00FF22F6" w:rsidP="005F3A8C">
                            <w:pPr>
                              <w:pStyle w:val="ListParagraph"/>
                              <w:numPr>
                                <w:ilvl w:val="0"/>
                                <w:numId w:val="28"/>
                              </w:numPr>
                            </w:pPr>
                            <w:r w:rsidRPr="005F3A8C">
                              <w:rPr>
                                <w:b/>
                                <w:color w:val="000000" w:themeColor="text1"/>
                              </w:rPr>
                              <w:t>Leaf greenness of plants at 42 DAE in variety Bg 374</w:t>
                            </w:r>
                          </w:p>
                          <w:p w14:paraId="17893E96" w14:textId="77777777" w:rsidR="00FF22F6" w:rsidRDefault="00FF22F6" w:rsidP="005F3A8C"/>
                          <w:p w14:paraId="62AE374F" w14:textId="104682EC" w:rsidR="00FF22F6" w:rsidRDefault="00FF2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15" type="#_x0000_t202" style="position:absolute;left:0;text-align:left;margin-left:4.95pt;margin-top:193.5pt;width:347.3pt;height:42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" fillcolor="white [3201]" strokeweight=".5pt">
                <v:textbox>
                  <w:txbxContent>
                    <w:p w14:paraId="02277A33" w14:textId="77777777" w:rsidR="00FF22F6" w:rsidRDefault="00FF22F6"/>
                    <w:p w14:paraId="27DB009C" w14:textId="17B31ECA" w:rsidR="00FF22F6" w:rsidRDefault="00FF22F6"/>
                    <w:p w14:paraId="4DB0F51D" w14:textId="18B82930" w:rsidR="00FF22F6" w:rsidRDefault="00FF22F6"/>
                    <w:p w14:paraId="6C10CD22" w14:textId="5B9A821E" w:rsidR="00FF22F6" w:rsidRDefault="00FF22F6"/>
                    <w:p w14:paraId="517EA0F9" w14:textId="01F255C4" w:rsidR="00FF22F6" w:rsidRDefault="00FF22F6"/>
                    <w:p w14:paraId="48D0E37F" w14:textId="10B447D3" w:rsidR="00FF22F6" w:rsidRDefault="00FF22F6"/>
                    <w:p w14:paraId="6F34151C" w14:textId="3C1ABA80" w:rsidR="00FF22F6" w:rsidRDefault="00FF22F6"/>
                    <w:p w14:paraId="66EDFD99" w14:textId="77777777" w:rsidR="00FF22F6" w:rsidRDefault="00FF22F6" w:rsidP="005F3A8C">
                      <w:pPr>
                        <w:pStyle w:val="ListParagraph"/>
                        <w:numPr>
                          <w:ilvl w:val="0"/>
                          <w:numId w:val="26"/>
                        </w:numPr>
                        <w:spacing w:line="480" w:lineRule="auto"/>
                        <w:rPr>
                          <w:b/>
                          <w:color w:val="000000" w:themeColor="text1"/>
                        </w:rPr>
                      </w:pPr>
                    </w:p>
                    <w:p w14:paraId="508CBC3F" w14:textId="7E8F9FAF" w:rsidR="00FF22F6" w:rsidRPr="005F3A8C" w:rsidRDefault="00FF22F6"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FF22F6" w:rsidRDefault="00FF22F6" w:rsidP="005F3A8C"/>
                    <w:p w14:paraId="379AF91E" w14:textId="4F53D2C2" w:rsidR="00FF22F6" w:rsidRDefault="00FF22F6" w:rsidP="005F3A8C"/>
                    <w:p w14:paraId="5DC934AA" w14:textId="0AF655F2" w:rsidR="00FF22F6" w:rsidRDefault="00FF22F6" w:rsidP="005F3A8C"/>
                    <w:p w14:paraId="274BE5E1" w14:textId="25BEAEB9" w:rsidR="00FF22F6" w:rsidRDefault="00FF22F6" w:rsidP="005F3A8C"/>
                    <w:p w14:paraId="1F41BBB6" w14:textId="37CAFA0D" w:rsidR="00FF22F6" w:rsidRDefault="00FF22F6" w:rsidP="005F3A8C"/>
                    <w:p w14:paraId="00E7A2C3" w14:textId="515BC4BE" w:rsidR="00FF22F6" w:rsidRDefault="00FF22F6" w:rsidP="005F3A8C"/>
                    <w:p w14:paraId="489785D0" w14:textId="77F56B3A" w:rsidR="00FF22F6" w:rsidRDefault="00FF22F6" w:rsidP="005F3A8C"/>
                    <w:p w14:paraId="4FE28011" w14:textId="77777777" w:rsidR="00FF22F6" w:rsidRDefault="00FF22F6" w:rsidP="005F3A8C"/>
                    <w:p w14:paraId="0732C3DB" w14:textId="64C76109" w:rsidR="00FF22F6" w:rsidRPr="005F3A8C" w:rsidRDefault="00FF22F6" w:rsidP="005F3A8C">
                      <w:pPr>
                        <w:pStyle w:val="ListParagraph"/>
                        <w:numPr>
                          <w:ilvl w:val="0"/>
                          <w:numId w:val="28"/>
                        </w:numPr>
                      </w:pPr>
                      <w:r w:rsidRPr="005F3A8C">
                        <w:rPr>
                          <w:b/>
                          <w:color w:val="000000" w:themeColor="text1"/>
                        </w:rPr>
                        <w:t>Leaf greenness of plants at 42 DAE in variety Bg 374</w:t>
                      </w:r>
                    </w:p>
                    <w:p w14:paraId="17893E96" w14:textId="77777777" w:rsidR="00FF22F6" w:rsidRDefault="00FF22F6" w:rsidP="005F3A8C"/>
                    <w:p w14:paraId="62AE374F" w14:textId="104682EC" w:rsidR="00FF22F6" w:rsidRDefault="00FF22F6"/>
                  </w:txbxContent>
                </v:textbox>
              </v:shape>
            </w:pict>
          </mc:Fallback>
        </mc:AlternateContent>
      </w:r>
      <w:r>
        <w:rPr>
          <w:noProof/>
        </w:rPr>
        <w:drawing>
          <wp:anchor distT="0" distB="0" distL="114300" distR="114300" simplePos="0" relativeHeight="251685888" behindDoc="0" locked="0" layoutInCell="1" allowOverlap="1" wp14:anchorId="48188790" wp14:editId="51716D09">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1693056" behindDoc="0" locked="0" layoutInCell="1" allowOverlap="1" wp14:anchorId="1A9B8485" wp14:editId="0770E5BD">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FF22F6" w:rsidRPr="00EF55DD" w:rsidRDefault="00FF22F6">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16" type="#_x0000_t202" style="position:absolute;margin-left:31.95pt;margin-top:20.8pt;width:59.4pt;height:21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JidPaDMCAABcBAAADgAAAAAAAAAAAAAA&#10;AAAuAgAAZHJzL2Uyb0RvYy54bWxQSwECLQAUAAYACAAAACEAK32rweAAAAAIAQAADwAAAAAAAAAA&#10;AAAAAACNBAAAZHJzL2Rvd25yZXYueG1sUEsFBgAAAAAEAAQA8wAAAJoFAAAAAA==&#10;" filled="f" stroked="f" strokeweight=".5pt">
                <v:textbox>
                  <w:txbxContent>
                    <w:p w14:paraId="01D2F7E2" w14:textId="6032E41C" w:rsidR="00FF22F6" w:rsidRPr="00EF55DD" w:rsidRDefault="00FF22F6">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1686912" behindDoc="0" locked="0" layoutInCell="1" allowOverlap="1" wp14:anchorId="03CB0237" wp14:editId="112A339E">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1694080"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FF22F6" w:rsidRPr="00EF55DD" w:rsidRDefault="00FF22F6"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17" type="#_x0000_t202" style="position:absolute;margin-left:31.95pt;margin-top:11.1pt;width:59.4pt;height:2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HJ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R/3feyhOGN7FroRcYavKyxiw5x/ZRZnAuvGOfcvuEgFeBlcLEpKsL/+5g/xKBWilDQ4Yzl1&#10;P4/MCkrUd40i3g8nkzCUcTOZzke4sbfI/hbRx/oRcIyH+KIMj2aI96o3pYX6DZ/DKtyKENMc786p&#10;781H300+PicuVqsYhGNomN/oreEhdaA1ULxr35g1Fx08CvgM/TSy7IMcXWwnyOroQVZRq0B0x+qF&#10;fxzhKOHluYU3cruPUe8/heVv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aOmHJMwIAAFwEAAAOAAAAAAAAAAAAAAAA&#10;AC4CAABkcnMvZTJvRG9jLnhtbFBLAQItABQABgAIAAAAIQDTvanj3wAAAAgBAAAPAAAAAAAAAAAA&#10;AAAAAI0EAABkcnMvZG93bnJldi54bWxQSwUGAAAAAAQABADzAAAAmQUAAAAA&#10;" filled="f" stroked="f" strokeweight=".5pt">
                <v:textbox>
                  <w:txbxContent>
                    <w:p w14:paraId="11062AC1" w14:textId="66779E07" w:rsidR="00FF22F6" w:rsidRPr="00EF55DD" w:rsidRDefault="00FF22F6"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B72A35D" w14:textId="71A7EBBD" w:rsidR="00795C52" w:rsidRDefault="00795C52" w:rsidP="00795C5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1628F496" w14:textId="0B0E5D1E" w:rsidR="00795C52" w:rsidRPr="00795C52" w:rsidRDefault="00795C52" w:rsidP="00795C52">
      <w:pPr>
        <w:pStyle w:val="Caption"/>
        <w:rPr>
          <w:rFonts w:ascii="Times New Roman" w:hAnsi="Times New Roman" w:cs="Times New Roman"/>
          <w:b/>
          <w:i w:val="0"/>
          <w:color w:val="auto"/>
          <w:sz w:val="24"/>
          <w:szCs w:val="24"/>
        </w:rPr>
      </w:pPr>
      <w:bookmarkStart w:id="138" w:name="_Toc536027539"/>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38"/>
    </w:p>
    <w:p w14:paraId="63C9F5FD" w14:textId="7A5E7E87" w:rsidR="00795C52" w:rsidRDefault="00795C52" w:rsidP="00795C52">
      <w:pPr>
        <w:pStyle w:val="Caption"/>
      </w:pPr>
    </w:p>
    <w:p w14:paraId="2515DF98" w14:textId="28CC472E" w:rsidR="00E4361D" w:rsidRDefault="00D620CA" w:rsidP="00E4361D">
      <w:pPr>
        <w:pStyle w:val="Heading1"/>
        <w:jc w:val="center"/>
        <w:rPr>
          <w:rFonts w:ascii="Times New Roman" w:hAnsi="Times New Roman" w:cs="Times New Roman"/>
          <w:b/>
          <w:color w:val="auto"/>
          <w:sz w:val="24"/>
          <w:szCs w:val="24"/>
        </w:rPr>
      </w:pPr>
      <w:bookmarkStart w:id="139" w:name="_Toc536028852"/>
      <w:r w:rsidRPr="00E4361D">
        <w:rPr>
          <w:rFonts w:ascii="Times New Roman" w:hAnsi="Times New Roman" w:cs="Times New Roman"/>
          <w:b/>
          <w:color w:val="auto"/>
          <w:sz w:val="24"/>
          <w:szCs w:val="24"/>
        </w:rPr>
        <w:lastRenderedPageBreak/>
        <w:t>CONCLUSION</w:t>
      </w:r>
      <w:r>
        <w:rPr>
          <w:rFonts w:ascii="Times New Roman" w:hAnsi="Times New Roman" w:cs="Times New Roman"/>
          <w:b/>
          <w:color w:val="auto"/>
          <w:sz w:val="24"/>
          <w:szCs w:val="24"/>
        </w:rPr>
        <w:t>S</w:t>
      </w:r>
      <w:bookmarkEnd w:id="139"/>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219CEAFC" w14:textId="6826F588" w:rsidR="007B46E9" w:rsidRDefault="007B46E9" w:rsidP="00E4361D">
      <w:pPr>
        <w:spacing w:line="480" w:lineRule="auto"/>
        <w:rPr>
          <w:rFonts w:ascii="Times New Roman" w:hAnsi="Times New Roman" w:cs="Times New Roman"/>
          <w:sz w:val="24"/>
          <w:szCs w:val="24"/>
        </w:rPr>
      </w:pPr>
    </w:p>
    <w:p w14:paraId="39A640F7" w14:textId="77777777" w:rsidR="008E402C" w:rsidRDefault="008E402C" w:rsidP="00E4361D">
      <w:pPr>
        <w:spacing w:line="480" w:lineRule="auto"/>
        <w:rPr>
          <w:rFonts w:ascii="Times New Roman" w:hAnsi="Times New Roman" w:cs="Times New Roman"/>
          <w:sz w:val="24"/>
          <w:szCs w:val="24"/>
        </w:rPr>
      </w:pPr>
    </w:p>
    <w:p w14:paraId="3A066FAB" w14:textId="0E1B11D4" w:rsidR="005F63DD" w:rsidRDefault="00CE1D43" w:rsidP="0000410E">
      <w:pPr>
        <w:pStyle w:val="Caption"/>
        <w:jc w:val="center"/>
        <w:outlineLvl w:val="0"/>
        <w:rPr>
          <w:rFonts w:ascii="Times New Roman" w:hAnsi="Times New Roman" w:cs="Times New Roman"/>
          <w:b/>
          <w:i w:val="0"/>
          <w:color w:val="000000" w:themeColor="text1"/>
          <w:sz w:val="24"/>
          <w:szCs w:val="24"/>
        </w:rPr>
      </w:pPr>
      <w:bookmarkStart w:id="140" w:name="_Toc536028853"/>
      <w:r w:rsidRPr="00491EE8">
        <w:rPr>
          <w:rFonts w:ascii="Times New Roman" w:hAnsi="Times New Roman" w:cs="Times New Roman"/>
          <w:b/>
          <w:i w:val="0"/>
          <w:color w:val="000000" w:themeColor="text1"/>
          <w:sz w:val="24"/>
          <w:szCs w:val="24"/>
        </w:rPr>
        <w:lastRenderedPageBreak/>
        <w:t>REFFERENCES</w:t>
      </w:r>
      <w:bookmarkEnd w:id="140"/>
    </w:p>
    <w:p w14:paraId="155FEA79" w14:textId="2BA5278C" w:rsidR="007C2194" w:rsidRPr="00C335D3" w:rsidRDefault="00FD2C78"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w:t>
      </w:r>
      <w:r w:rsidRPr="00C335D3">
        <w:rPr>
          <w:rFonts w:ascii="Times New Roman" w:hAnsi="Times New Roman" w:cs="Times New Roman"/>
          <w:noProof/>
          <w:sz w:val="24"/>
          <w:szCs w:val="24"/>
        </w:rPr>
        <w:lastRenderedPageBreak/>
        <w:t>Asian J. Plant Sci. 1, 25–27. https://doi.org/10.3923/ajps.2002.25.27</w:t>
      </w:r>
    </w:p>
    <w:p w14:paraId="0B72E1FA" w14:textId="7CC27FCD"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055F24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2DF6AB3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6B13221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8. Economics and Social Statistics of Sri Lanka.</w:t>
      </w:r>
    </w:p>
    <w:p w14:paraId="580EABC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7. National Output, Expenditure and Income.</w:t>
      </w:r>
    </w:p>
    <w:p w14:paraId="45E10E1E" w14:textId="3D52243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Pr="00C335D3">
        <w:rPr>
          <w:rFonts w:ascii="Times New Roman" w:hAnsi="Times New Roman" w:cs="Times New Roman"/>
          <w:noProof/>
          <w:sz w:val="24"/>
          <w:szCs w:val="24"/>
        </w:rPr>
        <w:t xml:space="preserve">n: Pandey, S., Mortimer, M., Wade, L., Tuong, T.P., Lopez, K., </w:t>
      </w:r>
      <w:r w:rsidRPr="00C335D3">
        <w:rPr>
          <w:rFonts w:ascii="Times New Roman" w:hAnsi="Times New Roman" w:cs="Times New Roman"/>
          <w:noProof/>
          <w:sz w:val="24"/>
          <w:szCs w:val="24"/>
        </w:rPr>
        <w:lastRenderedPageBreak/>
        <w:t>Hardy, B. (Eds.), Direct Sseding: Reserach Issues and Opportunities. Proceedings of the International Workshop on Direct Seeding in Asian Systems: Strategic Researcg Issues and Opportunities. International Rice Research Institute, Philippines., Los Banos, pp. 21–24.</w:t>
      </w:r>
    </w:p>
    <w:p w14:paraId="65E7756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layton, S., 2010. 50 years of Rice Science for a better world-and it’s just the start. Rice Today,IRRI pp.12.</w:t>
      </w:r>
    </w:p>
    <w:p w14:paraId="5BC9D88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bookmarkStart w:id="141"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1"/>
    <w:p w14:paraId="68758ED8" w14:textId="77777777" w:rsidR="00B72141" w:rsidRPr="00C335D3" w:rsidRDefault="00B721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2C523595" w14:textId="718B978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Performance of transplanted hybrid rice varieties under different seed 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681FC698" w14:textId="2541341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51789ECA"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30F42DEF"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chanical-transplanting (accessed 9.7.18).</w:t>
      </w:r>
    </w:p>
    <w:p w14:paraId="5DA008AE" w14:textId="5E045E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7DB6BA7D" w14:textId="3B12F90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67E951A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37E6F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6E15EE87" w14:textId="57DA1E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65D9C0FA" w14:textId="77777777"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C820523" w14:textId="6C8E4DCD"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Central Bank of Sri Lanka, 2017. Second Quarter 2017 Central Bank of Sri Lanka </w:t>
      </w:r>
      <w:bookmarkStart w:id="142" w:name="_Hlk536018767"/>
      <w:r w:rsidRPr="00C335D3">
        <w:rPr>
          <w:rFonts w:ascii="Times New Roman" w:hAnsi="Times New Roman" w:cs="Times New Roman"/>
          <w:noProof/>
          <w:sz w:val="24"/>
          <w:szCs w:val="24"/>
        </w:rPr>
        <w:t>[WWW Document]. URL https://www.cbsl.gov.lk (accessed 11.6.18).</w:t>
      </w:r>
    </w:p>
    <w:p w14:paraId="2A4BA1CB" w14:textId="0B93B00F" w:rsidR="007B2DCF" w:rsidRPr="00C335D3" w:rsidRDefault="007B2DC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bookmarkEnd w:id="142"/>
    <w:p w14:paraId="527AF6B1"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3C1D9B2"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ngeetha, C., Baskar, P., 2015. Influence of different crop establishment methods on 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K.N., Hassan, B., Kanday, B.A., Bhat, A.K., 2005. Effect of nursery fertilization on </w:t>
      </w:r>
      <w:r w:rsidRPr="00C335D3">
        <w:rPr>
          <w:rFonts w:ascii="Times New Roman" w:hAnsi="Times New Roman" w:cs="Times New Roman"/>
          <w:noProof/>
          <w:sz w:val="24"/>
          <w:szCs w:val="24"/>
        </w:rPr>
        <w:lastRenderedPageBreak/>
        <w:t>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hiruchelvam, S., 2005. Efficiency of rice production and issues relating to cost of 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L.(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0E63A3A6" w14:textId="5CAAE027" w:rsidR="007C2194"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22661349" w14:textId="77777777" w:rsidR="00C335D3" w:rsidRPr="00C335D3" w:rsidRDefault="00C335D3"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F89DC51" w14:textId="7621FB5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C335D3">
      <w:pPr>
        <w:spacing w:line="48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6A6DB73A" w14:textId="1F8898E0" w:rsidR="005F63DD" w:rsidRPr="00FD2EC9" w:rsidRDefault="00FD2EC9" w:rsidP="00FD2EC9">
      <w:pPr>
        <w:pStyle w:val="Caption"/>
        <w:spacing w:line="480" w:lineRule="auto"/>
        <w:jc w:val="center"/>
        <w:outlineLvl w:val="0"/>
        <w:rPr>
          <w:rFonts w:ascii="Times New Roman" w:hAnsi="Times New Roman" w:cs="Times New Roman"/>
          <w:b/>
          <w:i w:val="0"/>
          <w:color w:val="000000" w:themeColor="text1"/>
          <w:sz w:val="24"/>
          <w:szCs w:val="24"/>
        </w:rPr>
      </w:pPr>
      <w:bookmarkStart w:id="143" w:name="_Toc536028854"/>
      <w:r w:rsidRPr="00FD2EC9">
        <w:rPr>
          <w:rFonts w:ascii="Times New Roman" w:hAnsi="Times New Roman" w:cs="Times New Roman"/>
          <w:b/>
          <w:i w:val="0"/>
          <w:color w:val="000000" w:themeColor="text1"/>
          <w:sz w:val="24"/>
          <w:szCs w:val="24"/>
        </w:rPr>
        <w:lastRenderedPageBreak/>
        <w:t>APPENDICES</w:t>
      </w:r>
      <w:bookmarkEnd w:id="143"/>
    </w:p>
    <w:p w14:paraId="00B9CDD2" w14:textId="77777777" w:rsidR="005F63DD" w:rsidRPr="00C335D3" w:rsidRDefault="005F63DD" w:rsidP="00C335D3">
      <w:pPr>
        <w:spacing w:line="480" w:lineRule="auto"/>
        <w:rPr>
          <w:rFonts w:ascii="Times New Roman" w:hAnsi="Times New Roman" w:cs="Times New Roman"/>
          <w:b/>
          <w:iCs/>
          <w:color w:val="000000" w:themeColor="text1"/>
          <w:sz w:val="24"/>
          <w:szCs w:val="24"/>
          <w:highlight w:val="yellow"/>
        </w:rPr>
      </w:pPr>
      <w:r w:rsidRPr="00C335D3">
        <w:rPr>
          <w:rFonts w:ascii="Times New Roman" w:hAnsi="Times New Roman" w:cs="Times New Roman"/>
          <w:b/>
          <w:i/>
          <w:color w:val="000000" w:themeColor="text1"/>
          <w:sz w:val="24"/>
          <w:szCs w:val="24"/>
          <w:highlight w:val="yellow"/>
        </w:rPr>
        <w:br w:type="page"/>
      </w:r>
    </w:p>
    <w:p w14:paraId="3134448F" w14:textId="7A13B602"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613A64B5"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6912A62" w14:textId="1847416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0A58974"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A61E2D0" w14:textId="1CF1AFF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EF8F676"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5D9AF68F" w14:textId="0F0638A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CB8BE2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E73E433" w14:textId="58E68F9D"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0206D0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1E0D209" w14:textId="2E1F231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B92948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1DADC304" w14:textId="4B11E4AF"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87EF42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1BD6D2B" w14:textId="0A7DD325"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1819E6F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2729D284" w14:textId="3D2BB407"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50A657B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A175BDC" w14:textId="055F039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91A3663"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9D7874E" w14:textId="7A82EBA2" w:rsidR="00B82E5A" w:rsidRPr="00491EE8" w:rsidRDefault="00B82E5A" w:rsidP="00FD24CC">
      <w:pPr>
        <w:pStyle w:val="Caption"/>
        <w:outlineLvl w:val="0"/>
        <w:rPr>
          <w:rFonts w:ascii="Times New Roman" w:hAnsi="Times New Roman" w:cs="Times New Roman"/>
          <w:b/>
          <w:i w:val="0"/>
          <w:color w:val="000000" w:themeColor="text1"/>
          <w:sz w:val="24"/>
          <w:szCs w:val="24"/>
          <w:highlight w:val="yellow"/>
        </w:rPr>
      </w:pPr>
    </w:p>
    <w:sectPr w:rsidR="00B82E5A" w:rsidRPr="00491EE8"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94487" w14:textId="77777777" w:rsidR="006778C4" w:rsidRDefault="006778C4" w:rsidP="00A30FFD">
      <w:pPr>
        <w:spacing w:after="0" w:line="240" w:lineRule="auto"/>
      </w:pPr>
      <w:r>
        <w:separator/>
      </w:r>
    </w:p>
  </w:endnote>
  <w:endnote w:type="continuationSeparator" w:id="0">
    <w:p w14:paraId="05F33059" w14:textId="77777777" w:rsidR="006778C4" w:rsidRDefault="006778C4"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FF22F6" w:rsidRDefault="00FF2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FF22F6" w:rsidRDefault="00FF22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FF22F6" w:rsidRDefault="00FF2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FF22F6" w:rsidRDefault="00FF2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49949" w14:textId="77777777" w:rsidR="006778C4" w:rsidRDefault="006778C4" w:rsidP="00A30FFD">
      <w:pPr>
        <w:spacing w:after="0" w:line="240" w:lineRule="auto"/>
      </w:pPr>
      <w:r>
        <w:separator/>
      </w:r>
    </w:p>
  </w:footnote>
  <w:footnote w:type="continuationSeparator" w:id="0">
    <w:p w14:paraId="62026AC4" w14:textId="77777777" w:rsidR="006778C4" w:rsidRDefault="006778C4"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16"/>
  </w:num>
  <w:num w:numId="3">
    <w:abstractNumId w:val="29"/>
  </w:num>
  <w:num w:numId="4">
    <w:abstractNumId w:val="2"/>
  </w:num>
  <w:num w:numId="5">
    <w:abstractNumId w:val="24"/>
  </w:num>
  <w:num w:numId="6">
    <w:abstractNumId w:val="12"/>
  </w:num>
  <w:num w:numId="7">
    <w:abstractNumId w:val="15"/>
  </w:num>
  <w:num w:numId="8">
    <w:abstractNumId w:val="26"/>
  </w:num>
  <w:num w:numId="9">
    <w:abstractNumId w:val="0"/>
  </w:num>
  <w:num w:numId="10">
    <w:abstractNumId w:val="10"/>
  </w:num>
  <w:num w:numId="11">
    <w:abstractNumId w:val="14"/>
  </w:num>
  <w:num w:numId="12">
    <w:abstractNumId w:val="13"/>
  </w:num>
  <w:num w:numId="13">
    <w:abstractNumId w:val="27"/>
  </w:num>
  <w:num w:numId="14">
    <w:abstractNumId w:val="20"/>
  </w:num>
  <w:num w:numId="15">
    <w:abstractNumId w:val="17"/>
  </w:num>
  <w:num w:numId="16">
    <w:abstractNumId w:val="28"/>
  </w:num>
  <w:num w:numId="17">
    <w:abstractNumId w:val="19"/>
  </w:num>
  <w:num w:numId="18">
    <w:abstractNumId w:val="23"/>
  </w:num>
  <w:num w:numId="19">
    <w:abstractNumId w:val="1"/>
  </w:num>
  <w:num w:numId="20">
    <w:abstractNumId w:val="4"/>
  </w:num>
  <w:num w:numId="21">
    <w:abstractNumId w:val="22"/>
  </w:num>
  <w:num w:numId="22">
    <w:abstractNumId w:val="5"/>
  </w:num>
  <w:num w:numId="23">
    <w:abstractNumId w:val="8"/>
  </w:num>
  <w:num w:numId="24">
    <w:abstractNumId w:val="6"/>
  </w:num>
  <w:num w:numId="25">
    <w:abstractNumId w:val="11"/>
  </w:num>
  <w:num w:numId="26">
    <w:abstractNumId w:val="7"/>
  </w:num>
  <w:num w:numId="27">
    <w:abstractNumId w:val="18"/>
  </w:num>
  <w:num w:numId="28">
    <w:abstractNumId w:val="21"/>
  </w:num>
  <w:num w:numId="29">
    <w:abstractNumId w:val="9"/>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sFALFB33MtAAAA"/>
  </w:docVars>
  <w:rsids>
    <w:rsidRoot w:val="00A30FFD"/>
    <w:rsid w:val="00000DF1"/>
    <w:rsid w:val="000023D1"/>
    <w:rsid w:val="0000360A"/>
    <w:rsid w:val="0000410E"/>
    <w:rsid w:val="00004684"/>
    <w:rsid w:val="000068AA"/>
    <w:rsid w:val="000128BA"/>
    <w:rsid w:val="00017822"/>
    <w:rsid w:val="00017B65"/>
    <w:rsid w:val="00030DD2"/>
    <w:rsid w:val="00042DF2"/>
    <w:rsid w:val="0004337E"/>
    <w:rsid w:val="00043D29"/>
    <w:rsid w:val="000464AD"/>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4668"/>
    <w:rsid w:val="0009635B"/>
    <w:rsid w:val="000A2D3C"/>
    <w:rsid w:val="000A35DA"/>
    <w:rsid w:val="000B62C9"/>
    <w:rsid w:val="000B77E0"/>
    <w:rsid w:val="000C316C"/>
    <w:rsid w:val="000C43F3"/>
    <w:rsid w:val="000C7D72"/>
    <w:rsid w:val="000D3F8C"/>
    <w:rsid w:val="000E130E"/>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490B"/>
    <w:rsid w:val="00183A42"/>
    <w:rsid w:val="00186B45"/>
    <w:rsid w:val="00187B77"/>
    <w:rsid w:val="0019250F"/>
    <w:rsid w:val="001962A2"/>
    <w:rsid w:val="001A538A"/>
    <w:rsid w:val="001A552C"/>
    <w:rsid w:val="001A60C3"/>
    <w:rsid w:val="001B3C78"/>
    <w:rsid w:val="001B4291"/>
    <w:rsid w:val="001B5622"/>
    <w:rsid w:val="001C209C"/>
    <w:rsid w:val="001C439E"/>
    <w:rsid w:val="001D07DD"/>
    <w:rsid w:val="001D3DE2"/>
    <w:rsid w:val="001E0A53"/>
    <w:rsid w:val="001E1FCF"/>
    <w:rsid w:val="001E2AE1"/>
    <w:rsid w:val="001E7015"/>
    <w:rsid w:val="001E74F1"/>
    <w:rsid w:val="001F0CC0"/>
    <w:rsid w:val="001F1C82"/>
    <w:rsid w:val="001F6BD9"/>
    <w:rsid w:val="002062F2"/>
    <w:rsid w:val="00206C83"/>
    <w:rsid w:val="00213557"/>
    <w:rsid w:val="002141EE"/>
    <w:rsid w:val="002208CE"/>
    <w:rsid w:val="00223CB2"/>
    <w:rsid w:val="00227CAF"/>
    <w:rsid w:val="00230F45"/>
    <w:rsid w:val="002333D6"/>
    <w:rsid w:val="00233ED2"/>
    <w:rsid w:val="00240340"/>
    <w:rsid w:val="00242386"/>
    <w:rsid w:val="002442F9"/>
    <w:rsid w:val="00244720"/>
    <w:rsid w:val="00245E37"/>
    <w:rsid w:val="0026400E"/>
    <w:rsid w:val="00266956"/>
    <w:rsid w:val="002672A8"/>
    <w:rsid w:val="00272FDA"/>
    <w:rsid w:val="00273B16"/>
    <w:rsid w:val="00286CE8"/>
    <w:rsid w:val="002920FA"/>
    <w:rsid w:val="0029285A"/>
    <w:rsid w:val="0029356E"/>
    <w:rsid w:val="002945A7"/>
    <w:rsid w:val="002948C0"/>
    <w:rsid w:val="002A07BA"/>
    <w:rsid w:val="002A74A8"/>
    <w:rsid w:val="002B0C1C"/>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16DE"/>
    <w:rsid w:val="002E2C6F"/>
    <w:rsid w:val="002E45C9"/>
    <w:rsid w:val="002F2C69"/>
    <w:rsid w:val="002F356D"/>
    <w:rsid w:val="003043C8"/>
    <w:rsid w:val="0030644A"/>
    <w:rsid w:val="00307099"/>
    <w:rsid w:val="00310187"/>
    <w:rsid w:val="00311AFC"/>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7492"/>
    <w:rsid w:val="00341DD2"/>
    <w:rsid w:val="003423E1"/>
    <w:rsid w:val="00347166"/>
    <w:rsid w:val="003475E8"/>
    <w:rsid w:val="00354A4F"/>
    <w:rsid w:val="00371DD0"/>
    <w:rsid w:val="00373967"/>
    <w:rsid w:val="00377E72"/>
    <w:rsid w:val="0038468A"/>
    <w:rsid w:val="00384EFD"/>
    <w:rsid w:val="00393ACA"/>
    <w:rsid w:val="003A5332"/>
    <w:rsid w:val="003A5CC3"/>
    <w:rsid w:val="003B194F"/>
    <w:rsid w:val="003B238A"/>
    <w:rsid w:val="003C15EA"/>
    <w:rsid w:val="003C537A"/>
    <w:rsid w:val="003D51AE"/>
    <w:rsid w:val="003E0648"/>
    <w:rsid w:val="003E205C"/>
    <w:rsid w:val="003E51CB"/>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6F8E"/>
    <w:rsid w:val="00437897"/>
    <w:rsid w:val="00440FAB"/>
    <w:rsid w:val="00444C91"/>
    <w:rsid w:val="00452C84"/>
    <w:rsid w:val="0045524B"/>
    <w:rsid w:val="00460281"/>
    <w:rsid w:val="004603B3"/>
    <w:rsid w:val="0046152A"/>
    <w:rsid w:val="00462BA5"/>
    <w:rsid w:val="00462D64"/>
    <w:rsid w:val="0046388B"/>
    <w:rsid w:val="00463D02"/>
    <w:rsid w:val="00471C4B"/>
    <w:rsid w:val="00474AC3"/>
    <w:rsid w:val="004763DE"/>
    <w:rsid w:val="00476CE3"/>
    <w:rsid w:val="00485DE4"/>
    <w:rsid w:val="00486656"/>
    <w:rsid w:val="00486A7A"/>
    <w:rsid w:val="00491EE8"/>
    <w:rsid w:val="004A4EE6"/>
    <w:rsid w:val="004A67FE"/>
    <w:rsid w:val="004B0785"/>
    <w:rsid w:val="004B4973"/>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67063"/>
    <w:rsid w:val="0057152E"/>
    <w:rsid w:val="005728ED"/>
    <w:rsid w:val="0057390C"/>
    <w:rsid w:val="005808AB"/>
    <w:rsid w:val="00582B70"/>
    <w:rsid w:val="005831CC"/>
    <w:rsid w:val="005874BC"/>
    <w:rsid w:val="00587E0C"/>
    <w:rsid w:val="00591B8D"/>
    <w:rsid w:val="005A2034"/>
    <w:rsid w:val="005A53C3"/>
    <w:rsid w:val="005A5609"/>
    <w:rsid w:val="005B0B7D"/>
    <w:rsid w:val="005C5518"/>
    <w:rsid w:val="005C7D57"/>
    <w:rsid w:val="005D5D7D"/>
    <w:rsid w:val="005D602B"/>
    <w:rsid w:val="005D6DE7"/>
    <w:rsid w:val="005E2A56"/>
    <w:rsid w:val="005E5876"/>
    <w:rsid w:val="005E669B"/>
    <w:rsid w:val="005E6A7B"/>
    <w:rsid w:val="005F0A40"/>
    <w:rsid w:val="005F3A8C"/>
    <w:rsid w:val="005F485F"/>
    <w:rsid w:val="005F52B7"/>
    <w:rsid w:val="005F63DD"/>
    <w:rsid w:val="005F70C8"/>
    <w:rsid w:val="00603AA9"/>
    <w:rsid w:val="00603DC7"/>
    <w:rsid w:val="00607968"/>
    <w:rsid w:val="00612611"/>
    <w:rsid w:val="006136BF"/>
    <w:rsid w:val="00616F0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778C4"/>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E145B"/>
    <w:rsid w:val="006F171C"/>
    <w:rsid w:val="006F2C59"/>
    <w:rsid w:val="006F698B"/>
    <w:rsid w:val="0070297F"/>
    <w:rsid w:val="00702B0C"/>
    <w:rsid w:val="00705347"/>
    <w:rsid w:val="00707736"/>
    <w:rsid w:val="00717410"/>
    <w:rsid w:val="00721A62"/>
    <w:rsid w:val="00723208"/>
    <w:rsid w:val="00725682"/>
    <w:rsid w:val="0073057D"/>
    <w:rsid w:val="00737A1D"/>
    <w:rsid w:val="00740A28"/>
    <w:rsid w:val="00744AD5"/>
    <w:rsid w:val="00745663"/>
    <w:rsid w:val="00750C98"/>
    <w:rsid w:val="00751ECE"/>
    <w:rsid w:val="00756D89"/>
    <w:rsid w:val="007572CE"/>
    <w:rsid w:val="00761896"/>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2DCF"/>
    <w:rsid w:val="007B46E9"/>
    <w:rsid w:val="007B472A"/>
    <w:rsid w:val="007B60CD"/>
    <w:rsid w:val="007B7753"/>
    <w:rsid w:val="007C2194"/>
    <w:rsid w:val="007C7D08"/>
    <w:rsid w:val="007D3CD1"/>
    <w:rsid w:val="007D4BC3"/>
    <w:rsid w:val="007D53C2"/>
    <w:rsid w:val="007D7724"/>
    <w:rsid w:val="007D7E13"/>
    <w:rsid w:val="007E253E"/>
    <w:rsid w:val="007E6375"/>
    <w:rsid w:val="007F2536"/>
    <w:rsid w:val="007F3468"/>
    <w:rsid w:val="007F50E4"/>
    <w:rsid w:val="008067F1"/>
    <w:rsid w:val="0080733B"/>
    <w:rsid w:val="00815607"/>
    <w:rsid w:val="0082137D"/>
    <w:rsid w:val="008260B1"/>
    <w:rsid w:val="00831DDE"/>
    <w:rsid w:val="00845D7C"/>
    <w:rsid w:val="00846E66"/>
    <w:rsid w:val="0084739A"/>
    <w:rsid w:val="008475E0"/>
    <w:rsid w:val="0085072A"/>
    <w:rsid w:val="0085511C"/>
    <w:rsid w:val="00862A04"/>
    <w:rsid w:val="008654AE"/>
    <w:rsid w:val="00870250"/>
    <w:rsid w:val="00871915"/>
    <w:rsid w:val="00871F22"/>
    <w:rsid w:val="00872030"/>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B0A6A"/>
    <w:rsid w:val="008B115C"/>
    <w:rsid w:val="008B305D"/>
    <w:rsid w:val="008B44F1"/>
    <w:rsid w:val="008B667F"/>
    <w:rsid w:val="008C0961"/>
    <w:rsid w:val="008C438A"/>
    <w:rsid w:val="008C5E81"/>
    <w:rsid w:val="008D05D8"/>
    <w:rsid w:val="008D324F"/>
    <w:rsid w:val="008D3ECC"/>
    <w:rsid w:val="008E402C"/>
    <w:rsid w:val="008E41D6"/>
    <w:rsid w:val="008F49AA"/>
    <w:rsid w:val="008F4DF4"/>
    <w:rsid w:val="008F5E1E"/>
    <w:rsid w:val="00900F4B"/>
    <w:rsid w:val="0091428C"/>
    <w:rsid w:val="00915A59"/>
    <w:rsid w:val="009244A6"/>
    <w:rsid w:val="009248BC"/>
    <w:rsid w:val="00931841"/>
    <w:rsid w:val="00935A4A"/>
    <w:rsid w:val="009373A5"/>
    <w:rsid w:val="009376AA"/>
    <w:rsid w:val="00941B9E"/>
    <w:rsid w:val="00941E87"/>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A02B6"/>
    <w:rsid w:val="009A22A3"/>
    <w:rsid w:val="009A415F"/>
    <w:rsid w:val="009A5B81"/>
    <w:rsid w:val="009B0660"/>
    <w:rsid w:val="009B418D"/>
    <w:rsid w:val="009B4471"/>
    <w:rsid w:val="009C284A"/>
    <w:rsid w:val="009C3583"/>
    <w:rsid w:val="009C78BD"/>
    <w:rsid w:val="009C7F44"/>
    <w:rsid w:val="009D60A2"/>
    <w:rsid w:val="009E1FD6"/>
    <w:rsid w:val="009E4A5D"/>
    <w:rsid w:val="009F3A8E"/>
    <w:rsid w:val="00A019A4"/>
    <w:rsid w:val="00A038B7"/>
    <w:rsid w:val="00A0476D"/>
    <w:rsid w:val="00A10327"/>
    <w:rsid w:val="00A17AF2"/>
    <w:rsid w:val="00A21488"/>
    <w:rsid w:val="00A21807"/>
    <w:rsid w:val="00A21B93"/>
    <w:rsid w:val="00A24F44"/>
    <w:rsid w:val="00A26E74"/>
    <w:rsid w:val="00A30D58"/>
    <w:rsid w:val="00A30FFD"/>
    <w:rsid w:val="00A31E37"/>
    <w:rsid w:val="00A33EA1"/>
    <w:rsid w:val="00A35954"/>
    <w:rsid w:val="00A37CB4"/>
    <w:rsid w:val="00A411B8"/>
    <w:rsid w:val="00A4341A"/>
    <w:rsid w:val="00A43EF1"/>
    <w:rsid w:val="00A462F0"/>
    <w:rsid w:val="00A47469"/>
    <w:rsid w:val="00A52C83"/>
    <w:rsid w:val="00A53DEF"/>
    <w:rsid w:val="00A5412C"/>
    <w:rsid w:val="00A55ACF"/>
    <w:rsid w:val="00A57B5D"/>
    <w:rsid w:val="00A611CC"/>
    <w:rsid w:val="00A6604B"/>
    <w:rsid w:val="00A66B96"/>
    <w:rsid w:val="00A673CF"/>
    <w:rsid w:val="00A744E6"/>
    <w:rsid w:val="00A8139F"/>
    <w:rsid w:val="00A86354"/>
    <w:rsid w:val="00A8640C"/>
    <w:rsid w:val="00A8778D"/>
    <w:rsid w:val="00AA4F10"/>
    <w:rsid w:val="00AA550D"/>
    <w:rsid w:val="00AA5DD3"/>
    <w:rsid w:val="00AB080D"/>
    <w:rsid w:val="00AB77B1"/>
    <w:rsid w:val="00AC1E1E"/>
    <w:rsid w:val="00AC222F"/>
    <w:rsid w:val="00AC37BE"/>
    <w:rsid w:val="00AD0A7D"/>
    <w:rsid w:val="00AD29D7"/>
    <w:rsid w:val="00AD3AB6"/>
    <w:rsid w:val="00AD3CBC"/>
    <w:rsid w:val="00AD41A6"/>
    <w:rsid w:val="00AE1FAD"/>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7BB5"/>
    <w:rsid w:val="00B40778"/>
    <w:rsid w:val="00B41FB4"/>
    <w:rsid w:val="00B424BB"/>
    <w:rsid w:val="00B51B46"/>
    <w:rsid w:val="00B551BB"/>
    <w:rsid w:val="00B55B40"/>
    <w:rsid w:val="00B66239"/>
    <w:rsid w:val="00B70B36"/>
    <w:rsid w:val="00B72141"/>
    <w:rsid w:val="00B7621E"/>
    <w:rsid w:val="00B76351"/>
    <w:rsid w:val="00B81675"/>
    <w:rsid w:val="00B82E5A"/>
    <w:rsid w:val="00B83D07"/>
    <w:rsid w:val="00B8607A"/>
    <w:rsid w:val="00BA2248"/>
    <w:rsid w:val="00BA5FF1"/>
    <w:rsid w:val="00BB5D69"/>
    <w:rsid w:val="00BB7441"/>
    <w:rsid w:val="00BC2E78"/>
    <w:rsid w:val="00BD0544"/>
    <w:rsid w:val="00BD3BF0"/>
    <w:rsid w:val="00BD44AA"/>
    <w:rsid w:val="00BD68E0"/>
    <w:rsid w:val="00BE1DCB"/>
    <w:rsid w:val="00BF2FA3"/>
    <w:rsid w:val="00C0323A"/>
    <w:rsid w:val="00C03810"/>
    <w:rsid w:val="00C06C34"/>
    <w:rsid w:val="00C078B3"/>
    <w:rsid w:val="00C12C2B"/>
    <w:rsid w:val="00C30D26"/>
    <w:rsid w:val="00C33176"/>
    <w:rsid w:val="00C3358C"/>
    <w:rsid w:val="00C335D3"/>
    <w:rsid w:val="00C35146"/>
    <w:rsid w:val="00C40F00"/>
    <w:rsid w:val="00C45524"/>
    <w:rsid w:val="00C5073D"/>
    <w:rsid w:val="00C56034"/>
    <w:rsid w:val="00C56E82"/>
    <w:rsid w:val="00C57077"/>
    <w:rsid w:val="00C63221"/>
    <w:rsid w:val="00C73317"/>
    <w:rsid w:val="00C73A13"/>
    <w:rsid w:val="00C74ABA"/>
    <w:rsid w:val="00C7607D"/>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240F8"/>
    <w:rsid w:val="00D44C25"/>
    <w:rsid w:val="00D45A54"/>
    <w:rsid w:val="00D45FDD"/>
    <w:rsid w:val="00D52D7B"/>
    <w:rsid w:val="00D52F0D"/>
    <w:rsid w:val="00D53409"/>
    <w:rsid w:val="00D552E4"/>
    <w:rsid w:val="00D57411"/>
    <w:rsid w:val="00D620CA"/>
    <w:rsid w:val="00D63F3F"/>
    <w:rsid w:val="00D640CB"/>
    <w:rsid w:val="00D707C4"/>
    <w:rsid w:val="00D7795E"/>
    <w:rsid w:val="00D81352"/>
    <w:rsid w:val="00D82E5E"/>
    <w:rsid w:val="00D862D6"/>
    <w:rsid w:val="00D92000"/>
    <w:rsid w:val="00D94C76"/>
    <w:rsid w:val="00D95C28"/>
    <w:rsid w:val="00D97E81"/>
    <w:rsid w:val="00DA1695"/>
    <w:rsid w:val="00DA194E"/>
    <w:rsid w:val="00DA3206"/>
    <w:rsid w:val="00DA44F9"/>
    <w:rsid w:val="00DA768F"/>
    <w:rsid w:val="00DA7C1F"/>
    <w:rsid w:val="00DB4EAD"/>
    <w:rsid w:val="00DB55D7"/>
    <w:rsid w:val="00DC3DDC"/>
    <w:rsid w:val="00DC5530"/>
    <w:rsid w:val="00DC662E"/>
    <w:rsid w:val="00DC73D0"/>
    <w:rsid w:val="00DD0D0F"/>
    <w:rsid w:val="00DD0D20"/>
    <w:rsid w:val="00DD2370"/>
    <w:rsid w:val="00DD3F12"/>
    <w:rsid w:val="00DE126D"/>
    <w:rsid w:val="00DE3363"/>
    <w:rsid w:val="00E068C0"/>
    <w:rsid w:val="00E07BE1"/>
    <w:rsid w:val="00E1423C"/>
    <w:rsid w:val="00E2015B"/>
    <w:rsid w:val="00E213BA"/>
    <w:rsid w:val="00E21FAB"/>
    <w:rsid w:val="00E24EDF"/>
    <w:rsid w:val="00E25445"/>
    <w:rsid w:val="00E25ED3"/>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71B1"/>
    <w:rsid w:val="00E85DB3"/>
    <w:rsid w:val="00E87893"/>
    <w:rsid w:val="00E93AA3"/>
    <w:rsid w:val="00EA3292"/>
    <w:rsid w:val="00EA3C9F"/>
    <w:rsid w:val="00EA5003"/>
    <w:rsid w:val="00EB01BC"/>
    <w:rsid w:val="00EB0AB4"/>
    <w:rsid w:val="00EB0AF0"/>
    <w:rsid w:val="00EB4EA7"/>
    <w:rsid w:val="00ED23FE"/>
    <w:rsid w:val="00ED3F23"/>
    <w:rsid w:val="00ED4039"/>
    <w:rsid w:val="00ED6277"/>
    <w:rsid w:val="00EE1D79"/>
    <w:rsid w:val="00EF4A75"/>
    <w:rsid w:val="00EF55DD"/>
    <w:rsid w:val="00EF5CAF"/>
    <w:rsid w:val="00EF670A"/>
    <w:rsid w:val="00EF709A"/>
    <w:rsid w:val="00F01AB4"/>
    <w:rsid w:val="00F07317"/>
    <w:rsid w:val="00F0751A"/>
    <w:rsid w:val="00F125D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40B6"/>
    <w:rsid w:val="00F6677F"/>
    <w:rsid w:val="00F70FDF"/>
    <w:rsid w:val="00F72C1A"/>
    <w:rsid w:val="00F76167"/>
    <w:rsid w:val="00F82292"/>
    <w:rsid w:val="00F857FB"/>
    <w:rsid w:val="00F91DD1"/>
    <w:rsid w:val="00F93974"/>
    <w:rsid w:val="00F95ABC"/>
    <w:rsid w:val="00FA4E90"/>
    <w:rsid w:val="00FA6ECF"/>
    <w:rsid w:val="00FB0033"/>
    <w:rsid w:val="00FB5485"/>
    <w:rsid w:val="00FB6588"/>
    <w:rsid w:val="00FB71DF"/>
    <w:rsid w:val="00FC069A"/>
    <w:rsid w:val="00FC1698"/>
    <w:rsid w:val="00FC69C5"/>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5738343570928"/>
              <c:y val="0.8998685775788817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5340354847376357"/>
              <c:y val="0.88648267961693028"/>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5200441234215799"/>
              <c:y val="0.90090600226500561"/>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a:solidFill>
            <a:schemeClr val="tx1"/>
          </a:solidFill>
        </a:ln>
      </c:spPr>
    </c:plotArea>
    <c:plotVisOnly val="1"/>
    <c:dispBlanksAs val="gap"/>
    <c:showDLblsOverMax val="0"/>
  </c:chart>
  <c:spPr>
    <a:noFill/>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B9953-00CE-487A-A305-9630A00F0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8</TotalTime>
  <Pages>107</Pages>
  <Words>73363</Words>
  <Characters>418171</Characters>
  <Application>Microsoft Office Word</Application>
  <DocSecurity>0</DocSecurity>
  <Lines>3484</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2</cp:revision>
  <cp:lastPrinted>2019-01-23T06:08:00Z</cp:lastPrinted>
  <dcterms:created xsi:type="dcterms:W3CDTF">2019-01-15T06:32:00Z</dcterms:created>
  <dcterms:modified xsi:type="dcterms:W3CDTF">2019-01-2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